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B8B2" w14:textId="77777777"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56BBE084" wp14:editId="00A1022C">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85F0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EF26BA1"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14:paraId="7517E264"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14:paraId="30550D8A"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14:paraId="49F540AC"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60BEE2A5"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14:paraId="1609BDD1"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0EC3C7A8" w14:textId="77777777" w:rsidR="0066174E" w:rsidRPr="00BA74C2" w:rsidRDefault="0066174E" w:rsidP="0066174E">
      <w:pPr>
        <w:pStyle w:val="InformationenzumAbsender"/>
        <w:framePr w:h="5491" w:hSpace="142" w:wrap="around" w:vAnchor="page" w:x="8897" w:y="3074" w:anchorLock="1"/>
        <w:rPr>
          <w:lang w:val="en-GB"/>
        </w:rPr>
      </w:pPr>
    </w:p>
    <w:p w14:paraId="07CF2B83"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31C4EBE6"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6A9AAFF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4B5CA524" w14:textId="77777777"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3BDCF9C6" wp14:editId="2766E5B8">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14:paraId="3C3821D5" w14:textId="77777777" w:rsidR="0066174E" w:rsidRPr="00BA4BC7" w:rsidRDefault="0066174E" w:rsidP="0066174E">
      <w:pPr>
        <w:pStyle w:val="InformationenzumAbsender"/>
        <w:framePr w:h="5491" w:hSpace="142" w:wrap="around" w:vAnchor="page" w:x="8897" w:y="3074" w:anchorLock="1"/>
        <w:rPr>
          <w:lang w:val="de-DE"/>
        </w:rPr>
      </w:pPr>
    </w:p>
    <w:p w14:paraId="5076B45B" w14:textId="77777777"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74F1E7F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7F5BDD11"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14:paraId="023CD13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7231C339" w14:textId="77777777" w:rsidR="0066174E" w:rsidRPr="00BA4BC7" w:rsidRDefault="0066174E" w:rsidP="0066174E">
      <w:pPr>
        <w:pStyle w:val="InformationenzumAbsender"/>
        <w:framePr w:h="5491" w:hSpace="142" w:wrap="around" w:vAnchor="page" w:x="8897" w:y="3074" w:anchorLock="1"/>
        <w:rPr>
          <w:lang w:val="de-DE"/>
        </w:rPr>
      </w:pPr>
    </w:p>
    <w:p w14:paraId="7A1B6907"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0899241D"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760B15AB" w14:textId="77777777" w:rsidR="0066174E" w:rsidRPr="00BA4BC7" w:rsidRDefault="0066174E" w:rsidP="0066174E">
      <w:pPr>
        <w:pStyle w:val="InformationenzumAbsender"/>
        <w:framePr w:h="5491" w:hSpace="142" w:wrap="around" w:vAnchor="page" w:x="8897" w:y="3074" w:anchorLock="1"/>
        <w:rPr>
          <w:lang w:val="de-DE"/>
        </w:rPr>
      </w:pPr>
    </w:p>
    <w:p w14:paraId="224B369C"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3A7AD152"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3187790B" wp14:editId="353B737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2F776A7D" w14:textId="77777777" w:rsidR="008D094B" w:rsidRPr="0046244A" w:rsidRDefault="008D094B" w:rsidP="0046244A">
                            <w:pPr>
                              <w:pStyle w:val="Untertitel"/>
                            </w:pPr>
                            <w:r w:rsidRPr="0046244A">
                              <w:t>Seminar</w:t>
                            </w:r>
                            <w:r>
                              <w:t xml:space="preserve">arbeit </w:t>
                            </w:r>
                          </w:p>
                          <w:p w14:paraId="133D1707" w14:textId="77777777" w:rsidR="008D094B" w:rsidRPr="0046244A" w:rsidRDefault="008D094B" w:rsidP="00CE400C">
                            <w:r w:rsidRPr="0046244A">
                              <w:t>zur Erlangung des akademischen Grades</w:t>
                            </w:r>
                          </w:p>
                          <w:p w14:paraId="29A92450" w14:textId="77777777" w:rsidR="008D094B" w:rsidRPr="000B2A4B" w:rsidRDefault="008D094B" w:rsidP="0046244A">
                            <w:pPr>
                              <w:pStyle w:val="Untertitel"/>
                              <w:rPr>
                                <w:lang w:val="en-US"/>
                              </w:rPr>
                            </w:pPr>
                            <w:r w:rsidRPr="000B2A4B">
                              <w:rPr>
                                <w:lang w:val="en-US"/>
                              </w:rPr>
                              <w:t>Bachelor of Science (MSc/BSc)</w:t>
                            </w:r>
                          </w:p>
                          <w:p w14:paraId="58E2D073" w14:textId="77777777" w:rsidR="008D094B" w:rsidRPr="0046244A" w:rsidRDefault="008D094B" w:rsidP="00CE400C">
                            <w:r w:rsidRPr="0046244A">
                              <w:t>im Bachelorstudium</w:t>
                            </w:r>
                          </w:p>
                          <w:p w14:paraId="1063BF3F" w14:textId="77777777" w:rsidR="008D094B" w:rsidRPr="0046244A" w:rsidRDefault="008D094B" w:rsidP="00CE400C">
                            <w:pPr>
                              <w:pStyle w:val="Untertitel"/>
                            </w:pPr>
                            <w:r>
                              <w:t>Wirtschaftsinformatik</w:t>
                            </w:r>
                          </w:p>
                          <w:p w14:paraId="5DAC83D7" w14:textId="77777777" w:rsidR="008D094B" w:rsidRPr="0046244A" w:rsidRDefault="008D094B"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87790B"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14:paraId="2F776A7D" w14:textId="77777777" w:rsidR="008D094B" w:rsidRPr="0046244A" w:rsidRDefault="008D094B" w:rsidP="0046244A">
                      <w:pPr>
                        <w:pStyle w:val="Untertitel"/>
                      </w:pPr>
                      <w:r w:rsidRPr="0046244A">
                        <w:t>Seminar</w:t>
                      </w:r>
                      <w:r>
                        <w:t xml:space="preserve">arbeit </w:t>
                      </w:r>
                    </w:p>
                    <w:p w14:paraId="133D1707" w14:textId="77777777" w:rsidR="008D094B" w:rsidRPr="0046244A" w:rsidRDefault="008D094B" w:rsidP="00CE400C">
                      <w:r w:rsidRPr="0046244A">
                        <w:t>zur Erlangung des akademischen Grades</w:t>
                      </w:r>
                    </w:p>
                    <w:p w14:paraId="29A92450" w14:textId="77777777" w:rsidR="008D094B" w:rsidRPr="000B2A4B" w:rsidRDefault="008D094B" w:rsidP="0046244A">
                      <w:pPr>
                        <w:pStyle w:val="Untertitel"/>
                        <w:rPr>
                          <w:lang w:val="en-US"/>
                        </w:rPr>
                      </w:pPr>
                      <w:r w:rsidRPr="000B2A4B">
                        <w:rPr>
                          <w:lang w:val="en-US"/>
                        </w:rPr>
                        <w:t>Bachelor of Science (MSc/BSc)</w:t>
                      </w:r>
                    </w:p>
                    <w:p w14:paraId="58E2D073" w14:textId="77777777" w:rsidR="008D094B" w:rsidRPr="0046244A" w:rsidRDefault="008D094B" w:rsidP="00CE400C">
                      <w:r w:rsidRPr="0046244A">
                        <w:t>im Bachelorstudium</w:t>
                      </w:r>
                    </w:p>
                    <w:p w14:paraId="1063BF3F" w14:textId="77777777" w:rsidR="008D094B" w:rsidRPr="0046244A" w:rsidRDefault="008D094B" w:rsidP="00CE400C">
                      <w:pPr>
                        <w:pStyle w:val="Untertitel"/>
                      </w:pPr>
                      <w:r>
                        <w:t>Wirtschaftsinformatik</w:t>
                      </w:r>
                    </w:p>
                    <w:p w14:paraId="5DAC83D7" w14:textId="77777777" w:rsidR="008D094B" w:rsidRPr="0046244A" w:rsidRDefault="008D094B"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44CA49BE" wp14:editId="1F7BD4DE">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52B00D08" w14:textId="77777777" w:rsidR="008D094B" w:rsidRDefault="008D094B" w:rsidP="0046244A">
                            <w:pPr>
                              <w:pStyle w:val="Titel"/>
                              <w:spacing w:line="199" w:lineRule="auto"/>
                            </w:pPr>
                          </w:p>
                          <w:p w14:paraId="46F0CEE3" w14:textId="77777777" w:rsidR="008D094B" w:rsidRDefault="008D094B" w:rsidP="0046244A">
                            <w:pPr>
                              <w:pStyle w:val="Titel"/>
                              <w:spacing w:line="199" w:lineRule="auto"/>
                            </w:pPr>
                          </w:p>
                          <w:p w14:paraId="1F3DB248" w14:textId="77777777" w:rsidR="008D094B" w:rsidRPr="000B2A4B" w:rsidRDefault="008D094B" w:rsidP="0046244A">
                            <w:pPr>
                              <w:pStyle w:val="Titel"/>
                              <w:spacing w:line="199" w:lineRule="auto"/>
                              <w:rPr>
                                <w:rFonts w:eastAsia="Arial"/>
                                <w:sz w:val="52"/>
                                <w:szCs w:val="52"/>
                              </w:rPr>
                            </w:pPr>
                            <w:r>
                              <w:rPr>
                                <w:rFonts w:eastAsia="Arial"/>
                                <w:sz w:val="52"/>
                                <w:szCs w:val="52"/>
                              </w:rPr>
                              <w:t>Evaluierung einer CRm-lösung</w:t>
                            </w:r>
                          </w:p>
                          <w:p w14:paraId="1CED4981" w14:textId="77777777" w:rsidR="008D094B" w:rsidRPr="00C33153" w:rsidRDefault="008D094B"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4CA49BE"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14:paraId="52B00D08" w14:textId="77777777" w:rsidR="008D094B" w:rsidRDefault="008D094B" w:rsidP="0046244A">
                      <w:pPr>
                        <w:pStyle w:val="Titel"/>
                        <w:spacing w:line="199" w:lineRule="auto"/>
                      </w:pPr>
                    </w:p>
                    <w:p w14:paraId="46F0CEE3" w14:textId="77777777" w:rsidR="008D094B" w:rsidRDefault="008D094B" w:rsidP="0046244A">
                      <w:pPr>
                        <w:pStyle w:val="Titel"/>
                        <w:spacing w:line="199" w:lineRule="auto"/>
                      </w:pPr>
                    </w:p>
                    <w:p w14:paraId="1F3DB248" w14:textId="77777777" w:rsidR="008D094B" w:rsidRPr="000B2A4B" w:rsidRDefault="008D094B" w:rsidP="0046244A">
                      <w:pPr>
                        <w:pStyle w:val="Titel"/>
                        <w:spacing w:line="199" w:lineRule="auto"/>
                        <w:rPr>
                          <w:rFonts w:eastAsia="Arial"/>
                          <w:sz w:val="52"/>
                          <w:szCs w:val="52"/>
                        </w:rPr>
                      </w:pPr>
                      <w:r>
                        <w:rPr>
                          <w:rFonts w:eastAsia="Arial"/>
                          <w:sz w:val="52"/>
                          <w:szCs w:val="52"/>
                        </w:rPr>
                        <w:t>Evaluierung einer CRm-lösung</w:t>
                      </w:r>
                    </w:p>
                    <w:p w14:paraId="1CED4981" w14:textId="77777777" w:rsidR="008D094B" w:rsidRPr="00C33153" w:rsidRDefault="008D094B"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CA21021" wp14:editId="2051A6C5">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14BCF7AE" w14:textId="77777777" w:rsidR="00405915" w:rsidRDefault="00405915">
          <w:pPr>
            <w:pStyle w:val="Inhaltsverzeichnisberschrift"/>
          </w:pPr>
          <w:r>
            <w:t>Inhaltsverzeichnis</w:t>
          </w:r>
        </w:p>
        <w:commentRangeStart w:id="0"/>
        <w:p w14:paraId="217C0E5F" w14:textId="4B15F85F" w:rsidR="00761667" w:rsidRDefault="00405915">
          <w:pPr>
            <w:pStyle w:val="Verzeichnis1"/>
            <w:rPr>
              <w:rFonts w:asciiTheme="minorHAnsi" w:eastAsiaTheme="minorEastAsia" w:hAnsiTheme="minorHAnsi"/>
              <w:noProof/>
              <w:lang w:eastAsia="de-AT"/>
            </w:rPr>
          </w:pPr>
          <w:r>
            <w:rPr>
              <w:b/>
              <w:bCs/>
            </w:rPr>
            <w:fldChar w:fldCharType="begin"/>
          </w:r>
          <w:r>
            <w:rPr>
              <w:b/>
              <w:bCs/>
            </w:rPr>
            <w:instrText xml:space="preserve"> TOC \o "1-3" \h \z \u </w:instrText>
          </w:r>
          <w:r>
            <w:rPr>
              <w:b/>
              <w:bCs/>
            </w:rPr>
            <w:fldChar w:fldCharType="separate"/>
          </w:r>
          <w:hyperlink w:anchor="_Toc12942828" w:history="1">
            <w:r w:rsidR="00761667" w:rsidRPr="00211983">
              <w:rPr>
                <w:rStyle w:val="Hyperlink"/>
                <w:noProof/>
              </w:rPr>
              <w:t>1.</w:t>
            </w:r>
            <w:r w:rsidR="00761667">
              <w:rPr>
                <w:rFonts w:asciiTheme="minorHAnsi" w:eastAsiaTheme="minorEastAsia" w:hAnsiTheme="minorHAnsi"/>
                <w:noProof/>
                <w:lang w:eastAsia="de-AT"/>
              </w:rPr>
              <w:tab/>
            </w:r>
            <w:r w:rsidR="00761667" w:rsidRPr="00211983">
              <w:rPr>
                <w:rStyle w:val="Hyperlink"/>
                <w:noProof/>
              </w:rPr>
              <w:t>Problem</w:t>
            </w:r>
            <w:r w:rsidR="00761667">
              <w:rPr>
                <w:noProof/>
                <w:webHidden/>
              </w:rPr>
              <w:tab/>
            </w:r>
            <w:r w:rsidR="00761667">
              <w:rPr>
                <w:noProof/>
                <w:webHidden/>
              </w:rPr>
              <w:fldChar w:fldCharType="begin"/>
            </w:r>
            <w:r w:rsidR="00761667">
              <w:rPr>
                <w:noProof/>
                <w:webHidden/>
              </w:rPr>
              <w:instrText xml:space="preserve"> PAGEREF _Toc12942828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F4004DE" w14:textId="6CEB6863" w:rsidR="00761667" w:rsidRDefault="008D094B">
          <w:pPr>
            <w:pStyle w:val="Verzeichnis2"/>
            <w:rPr>
              <w:rFonts w:asciiTheme="minorHAnsi" w:eastAsiaTheme="minorEastAsia" w:hAnsiTheme="minorHAnsi"/>
              <w:noProof/>
              <w:lang w:eastAsia="de-AT"/>
            </w:rPr>
          </w:pPr>
          <w:hyperlink w:anchor="_Toc12942829" w:history="1">
            <w:r w:rsidR="00761667" w:rsidRPr="00211983">
              <w:rPr>
                <w:rStyle w:val="Hyperlink"/>
                <w:noProof/>
              </w:rPr>
              <w:t>1.1.</w:t>
            </w:r>
            <w:r w:rsidR="00761667">
              <w:rPr>
                <w:rFonts w:asciiTheme="minorHAnsi" w:eastAsiaTheme="minorEastAsia" w:hAnsiTheme="minorHAnsi"/>
                <w:noProof/>
                <w:lang w:eastAsia="de-AT"/>
              </w:rPr>
              <w:tab/>
            </w:r>
            <w:r w:rsidR="00761667" w:rsidRPr="00211983">
              <w:rPr>
                <w:rStyle w:val="Hyperlink"/>
                <w:noProof/>
              </w:rPr>
              <w:t>Einleitung</w:t>
            </w:r>
            <w:r w:rsidR="00761667">
              <w:rPr>
                <w:noProof/>
                <w:webHidden/>
              </w:rPr>
              <w:tab/>
            </w:r>
            <w:r w:rsidR="00761667">
              <w:rPr>
                <w:noProof/>
                <w:webHidden/>
              </w:rPr>
              <w:fldChar w:fldCharType="begin"/>
            </w:r>
            <w:r w:rsidR="00761667">
              <w:rPr>
                <w:noProof/>
                <w:webHidden/>
              </w:rPr>
              <w:instrText xml:space="preserve"> PAGEREF _Toc12942829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46078586" w14:textId="0092F138" w:rsidR="00761667" w:rsidRDefault="008D094B">
          <w:pPr>
            <w:pStyle w:val="Verzeichnis2"/>
            <w:rPr>
              <w:rFonts w:asciiTheme="minorHAnsi" w:eastAsiaTheme="minorEastAsia" w:hAnsiTheme="minorHAnsi"/>
              <w:noProof/>
              <w:lang w:eastAsia="de-AT"/>
            </w:rPr>
          </w:pPr>
          <w:hyperlink w:anchor="_Toc12942830" w:history="1">
            <w:r w:rsidR="00761667" w:rsidRPr="00211983">
              <w:rPr>
                <w:rStyle w:val="Hyperlink"/>
                <w:noProof/>
              </w:rPr>
              <w:t>1.2.</w:t>
            </w:r>
            <w:r w:rsidR="00761667">
              <w:rPr>
                <w:rFonts w:asciiTheme="minorHAnsi" w:eastAsiaTheme="minorEastAsia" w:hAnsiTheme="minorHAnsi"/>
                <w:noProof/>
                <w:lang w:eastAsia="de-AT"/>
              </w:rPr>
              <w:tab/>
            </w:r>
            <w:r w:rsidR="00761667" w:rsidRPr="00211983">
              <w:rPr>
                <w:rStyle w:val="Hyperlink"/>
                <w:noProof/>
              </w:rPr>
              <w:t>Problembeschreibung und -nachweis</w:t>
            </w:r>
            <w:r w:rsidR="00761667">
              <w:rPr>
                <w:noProof/>
                <w:webHidden/>
              </w:rPr>
              <w:tab/>
            </w:r>
            <w:r w:rsidR="00761667">
              <w:rPr>
                <w:noProof/>
                <w:webHidden/>
              </w:rPr>
              <w:fldChar w:fldCharType="begin"/>
            </w:r>
            <w:r w:rsidR="00761667">
              <w:rPr>
                <w:noProof/>
                <w:webHidden/>
              </w:rPr>
              <w:instrText xml:space="preserve"> PAGEREF _Toc12942830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99A4D75" w14:textId="7A2B62B8" w:rsidR="00761667" w:rsidRDefault="008D094B">
          <w:pPr>
            <w:pStyle w:val="Verzeichnis2"/>
            <w:rPr>
              <w:rFonts w:asciiTheme="minorHAnsi" w:eastAsiaTheme="minorEastAsia" w:hAnsiTheme="minorHAnsi"/>
              <w:noProof/>
              <w:lang w:eastAsia="de-AT"/>
            </w:rPr>
          </w:pPr>
          <w:hyperlink w:anchor="_Toc12942831" w:history="1">
            <w:r w:rsidR="00761667" w:rsidRPr="00211983">
              <w:rPr>
                <w:rStyle w:val="Hyperlink"/>
                <w:noProof/>
              </w:rPr>
              <w:t>1.3.</w:t>
            </w:r>
            <w:r w:rsidR="00761667">
              <w:rPr>
                <w:rFonts w:asciiTheme="minorHAnsi" w:eastAsiaTheme="minorEastAsia" w:hAnsiTheme="minorHAnsi"/>
                <w:noProof/>
                <w:lang w:eastAsia="de-AT"/>
              </w:rPr>
              <w:tab/>
            </w:r>
            <w:r w:rsidR="00761667" w:rsidRPr="00211983">
              <w:rPr>
                <w:rStyle w:val="Hyperlink"/>
                <w:noProof/>
              </w:rPr>
              <w:t>Ziele</w:t>
            </w:r>
            <w:r w:rsidR="00761667">
              <w:rPr>
                <w:noProof/>
                <w:webHidden/>
              </w:rPr>
              <w:tab/>
            </w:r>
            <w:r w:rsidR="00761667">
              <w:rPr>
                <w:noProof/>
                <w:webHidden/>
              </w:rPr>
              <w:fldChar w:fldCharType="begin"/>
            </w:r>
            <w:r w:rsidR="00761667">
              <w:rPr>
                <w:noProof/>
                <w:webHidden/>
              </w:rPr>
              <w:instrText xml:space="preserve"> PAGEREF _Toc12942831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1F9A4AF0" w14:textId="04BAAEFE" w:rsidR="00761667" w:rsidRDefault="008D094B">
          <w:pPr>
            <w:pStyle w:val="Verzeichnis1"/>
            <w:rPr>
              <w:rFonts w:asciiTheme="minorHAnsi" w:eastAsiaTheme="minorEastAsia" w:hAnsiTheme="minorHAnsi"/>
              <w:noProof/>
              <w:lang w:eastAsia="de-AT"/>
            </w:rPr>
          </w:pPr>
          <w:hyperlink w:anchor="_Toc12942832" w:history="1">
            <w:r w:rsidR="00761667" w:rsidRPr="00211983">
              <w:rPr>
                <w:rStyle w:val="Hyperlink"/>
                <w:noProof/>
              </w:rPr>
              <w:t>2.</w:t>
            </w:r>
            <w:r w:rsidR="00761667">
              <w:rPr>
                <w:rFonts w:asciiTheme="minorHAnsi" w:eastAsiaTheme="minorEastAsia" w:hAnsiTheme="minorHAnsi"/>
                <w:noProof/>
                <w:lang w:eastAsia="de-AT"/>
              </w:rPr>
              <w:tab/>
            </w:r>
            <w:r w:rsidR="00761667" w:rsidRPr="00211983">
              <w:rPr>
                <w:rStyle w:val="Hyperlink"/>
                <w:noProof/>
              </w:rPr>
              <w:t>Problemlösungsweg</w:t>
            </w:r>
            <w:r w:rsidR="00761667">
              <w:rPr>
                <w:noProof/>
                <w:webHidden/>
              </w:rPr>
              <w:tab/>
            </w:r>
            <w:r w:rsidR="00761667">
              <w:rPr>
                <w:noProof/>
                <w:webHidden/>
              </w:rPr>
              <w:fldChar w:fldCharType="begin"/>
            </w:r>
            <w:r w:rsidR="00761667">
              <w:rPr>
                <w:noProof/>
                <w:webHidden/>
              </w:rPr>
              <w:instrText xml:space="preserve"> PAGEREF _Toc12942832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7D398CF6" w14:textId="3651A1CF" w:rsidR="00761667" w:rsidRDefault="008D094B">
          <w:pPr>
            <w:pStyle w:val="Verzeichnis2"/>
            <w:rPr>
              <w:rFonts w:asciiTheme="minorHAnsi" w:eastAsiaTheme="minorEastAsia" w:hAnsiTheme="minorHAnsi"/>
              <w:noProof/>
              <w:lang w:eastAsia="de-AT"/>
            </w:rPr>
          </w:pPr>
          <w:hyperlink w:anchor="_Toc12942833" w:history="1">
            <w:r w:rsidR="00761667" w:rsidRPr="00211983">
              <w:rPr>
                <w:rStyle w:val="Hyperlink"/>
                <w:noProof/>
              </w:rPr>
              <w:t>2.1.</w:t>
            </w:r>
            <w:r w:rsidR="00761667">
              <w:rPr>
                <w:rFonts w:asciiTheme="minorHAnsi" w:eastAsiaTheme="minorEastAsia" w:hAnsiTheme="minorHAnsi"/>
                <w:noProof/>
                <w:lang w:eastAsia="de-AT"/>
              </w:rPr>
              <w:tab/>
            </w:r>
            <w:r w:rsidR="00761667" w:rsidRPr="00211983">
              <w:rPr>
                <w:rStyle w:val="Hyperlink"/>
                <w:noProof/>
              </w:rPr>
              <w:t>Literaturrecherche</w:t>
            </w:r>
            <w:r w:rsidR="00761667">
              <w:rPr>
                <w:noProof/>
                <w:webHidden/>
              </w:rPr>
              <w:tab/>
            </w:r>
            <w:r w:rsidR="00761667">
              <w:rPr>
                <w:noProof/>
                <w:webHidden/>
              </w:rPr>
              <w:fldChar w:fldCharType="begin"/>
            </w:r>
            <w:r w:rsidR="00761667">
              <w:rPr>
                <w:noProof/>
                <w:webHidden/>
              </w:rPr>
              <w:instrText xml:space="preserve"> PAGEREF _Toc12942833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23E1A6EA" w14:textId="0FC4178E" w:rsidR="00761667" w:rsidRDefault="008D094B">
          <w:pPr>
            <w:pStyle w:val="Verzeichnis2"/>
            <w:rPr>
              <w:rFonts w:asciiTheme="minorHAnsi" w:eastAsiaTheme="minorEastAsia" w:hAnsiTheme="minorHAnsi"/>
              <w:noProof/>
              <w:lang w:eastAsia="de-AT"/>
            </w:rPr>
          </w:pPr>
          <w:hyperlink w:anchor="_Toc12942834" w:history="1">
            <w:r w:rsidR="00761667" w:rsidRPr="00211983">
              <w:rPr>
                <w:rStyle w:val="Hyperlink"/>
                <w:noProof/>
              </w:rPr>
              <w:t>2.2.</w:t>
            </w:r>
            <w:r w:rsidR="00761667">
              <w:rPr>
                <w:rFonts w:asciiTheme="minorHAnsi" w:eastAsiaTheme="minorEastAsia" w:hAnsiTheme="minorHAnsi"/>
                <w:noProof/>
                <w:lang w:eastAsia="de-AT"/>
              </w:rPr>
              <w:tab/>
            </w:r>
            <w:r w:rsidR="00761667" w:rsidRPr="00211983">
              <w:rPr>
                <w:rStyle w:val="Hyperlink"/>
                <w:noProof/>
              </w:rPr>
              <w:t>Anforderungskatalog / Anforderungsanalyse</w:t>
            </w:r>
            <w:r w:rsidR="00761667">
              <w:rPr>
                <w:noProof/>
                <w:webHidden/>
              </w:rPr>
              <w:tab/>
            </w:r>
            <w:r w:rsidR="00761667">
              <w:rPr>
                <w:noProof/>
                <w:webHidden/>
              </w:rPr>
              <w:fldChar w:fldCharType="begin"/>
            </w:r>
            <w:r w:rsidR="00761667">
              <w:rPr>
                <w:noProof/>
                <w:webHidden/>
              </w:rPr>
              <w:instrText xml:space="preserve"> PAGEREF _Toc12942834 \h </w:instrText>
            </w:r>
            <w:r w:rsidR="00761667">
              <w:rPr>
                <w:noProof/>
                <w:webHidden/>
              </w:rPr>
            </w:r>
            <w:r w:rsidR="00761667">
              <w:rPr>
                <w:noProof/>
                <w:webHidden/>
              </w:rPr>
              <w:fldChar w:fldCharType="separate"/>
            </w:r>
            <w:r w:rsidR="00761667">
              <w:rPr>
                <w:noProof/>
                <w:webHidden/>
              </w:rPr>
              <w:t>15</w:t>
            </w:r>
            <w:r w:rsidR="00761667">
              <w:rPr>
                <w:noProof/>
                <w:webHidden/>
              </w:rPr>
              <w:fldChar w:fldCharType="end"/>
            </w:r>
          </w:hyperlink>
        </w:p>
        <w:p w14:paraId="22CD2811" w14:textId="6F37A8F7" w:rsidR="00761667" w:rsidRDefault="008D094B">
          <w:pPr>
            <w:pStyle w:val="Verzeichnis2"/>
            <w:rPr>
              <w:rFonts w:asciiTheme="minorHAnsi" w:eastAsiaTheme="minorEastAsia" w:hAnsiTheme="minorHAnsi"/>
              <w:noProof/>
              <w:lang w:eastAsia="de-AT"/>
            </w:rPr>
          </w:pPr>
          <w:hyperlink w:anchor="_Toc12942835" w:history="1">
            <w:r w:rsidR="00761667" w:rsidRPr="00211983">
              <w:rPr>
                <w:rStyle w:val="Hyperlink"/>
                <w:noProof/>
              </w:rPr>
              <w:t>2.3.</w:t>
            </w:r>
            <w:r w:rsidR="00761667">
              <w:rPr>
                <w:rFonts w:asciiTheme="minorHAnsi" w:eastAsiaTheme="minorEastAsia" w:hAnsiTheme="minorHAnsi"/>
                <w:noProof/>
                <w:lang w:eastAsia="de-AT"/>
              </w:rPr>
              <w:tab/>
            </w:r>
            <w:r w:rsidR="00761667" w:rsidRPr="00211983">
              <w:rPr>
                <w:rStyle w:val="Hyperlink"/>
                <w:noProof/>
              </w:rPr>
              <w:t>Vorgehensmodell &amp; Umsetzungsplanung</w:t>
            </w:r>
            <w:r w:rsidR="00761667">
              <w:rPr>
                <w:noProof/>
                <w:webHidden/>
              </w:rPr>
              <w:tab/>
            </w:r>
            <w:r w:rsidR="00761667">
              <w:rPr>
                <w:noProof/>
                <w:webHidden/>
              </w:rPr>
              <w:fldChar w:fldCharType="begin"/>
            </w:r>
            <w:r w:rsidR="00761667">
              <w:rPr>
                <w:noProof/>
                <w:webHidden/>
              </w:rPr>
              <w:instrText xml:space="preserve"> PAGEREF _Toc12942835 \h </w:instrText>
            </w:r>
            <w:r w:rsidR="00761667">
              <w:rPr>
                <w:noProof/>
                <w:webHidden/>
              </w:rPr>
            </w:r>
            <w:r w:rsidR="00761667">
              <w:rPr>
                <w:noProof/>
                <w:webHidden/>
              </w:rPr>
              <w:fldChar w:fldCharType="separate"/>
            </w:r>
            <w:r w:rsidR="00761667">
              <w:rPr>
                <w:noProof/>
                <w:webHidden/>
              </w:rPr>
              <w:t>23</w:t>
            </w:r>
            <w:r w:rsidR="00761667">
              <w:rPr>
                <w:noProof/>
                <w:webHidden/>
              </w:rPr>
              <w:fldChar w:fldCharType="end"/>
            </w:r>
          </w:hyperlink>
        </w:p>
        <w:p w14:paraId="3386CB79" w14:textId="5D8FF732" w:rsidR="00761667" w:rsidRDefault="008D094B">
          <w:pPr>
            <w:pStyle w:val="Verzeichnis1"/>
            <w:rPr>
              <w:rFonts w:asciiTheme="minorHAnsi" w:eastAsiaTheme="minorEastAsia" w:hAnsiTheme="minorHAnsi"/>
              <w:noProof/>
              <w:lang w:eastAsia="de-AT"/>
            </w:rPr>
          </w:pPr>
          <w:hyperlink w:anchor="_Toc12942836" w:history="1">
            <w:r w:rsidR="00761667" w:rsidRPr="00211983">
              <w:rPr>
                <w:rStyle w:val="Hyperlink"/>
                <w:noProof/>
                <w:lang w:val="en-US"/>
              </w:rPr>
              <w:t>3.</w:t>
            </w:r>
            <w:r w:rsidR="00761667">
              <w:rPr>
                <w:rFonts w:asciiTheme="minorHAnsi" w:eastAsiaTheme="minorEastAsia" w:hAnsiTheme="minorHAnsi"/>
                <w:noProof/>
                <w:lang w:eastAsia="de-AT"/>
              </w:rPr>
              <w:tab/>
            </w:r>
            <w:r w:rsidR="00761667" w:rsidRPr="00211983">
              <w:rPr>
                <w:rStyle w:val="Hyperlink"/>
                <w:noProof/>
                <w:lang w:val="en-US"/>
              </w:rPr>
              <w:t>Ergebnisse</w:t>
            </w:r>
            <w:r w:rsidR="00761667">
              <w:rPr>
                <w:noProof/>
                <w:webHidden/>
              </w:rPr>
              <w:tab/>
            </w:r>
            <w:r w:rsidR="00761667">
              <w:rPr>
                <w:noProof/>
                <w:webHidden/>
              </w:rPr>
              <w:fldChar w:fldCharType="begin"/>
            </w:r>
            <w:r w:rsidR="00761667">
              <w:rPr>
                <w:noProof/>
                <w:webHidden/>
              </w:rPr>
              <w:instrText xml:space="preserve"> PAGEREF _Toc12942836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5538BCBE" w14:textId="64F03765" w:rsidR="00761667" w:rsidRDefault="008D094B">
          <w:pPr>
            <w:pStyle w:val="Verzeichnis1"/>
            <w:rPr>
              <w:rFonts w:asciiTheme="minorHAnsi" w:eastAsiaTheme="minorEastAsia" w:hAnsiTheme="minorHAnsi"/>
              <w:noProof/>
              <w:lang w:eastAsia="de-AT"/>
            </w:rPr>
          </w:pPr>
          <w:hyperlink w:anchor="_Toc12942837" w:history="1">
            <w:r w:rsidR="00761667" w:rsidRPr="00211983">
              <w:rPr>
                <w:rStyle w:val="Hyperlink"/>
                <w:noProof/>
                <w:lang w:val="en-US"/>
              </w:rPr>
              <w:t>4.</w:t>
            </w:r>
            <w:r w:rsidR="00761667">
              <w:rPr>
                <w:rFonts w:asciiTheme="minorHAnsi" w:eastAsiaTheme="minorEastAsia" w:hAnsiTheme="minorHAnsi"/>
                <w:noProof/>
                <w:lang w:eastAsia="de-AT"/>
              </w:rPr>
              <w:tab/>
            </w:r>
            <w:r w:rsidR="00761667" w:rsidRPr="00211983">
              <w:rPr>
                <w:rStyle w:val="Hyperlink"/>
                <w:noProof/>
                <w:lang w:val="en-US"/>
              </w:rPr>
              <w:t>Tabellenverzeichnis</w:t>
            </w:r>
            <w:r w:rsidR="00761667">
              <w:rPr>
                <w:noProof/>
                <w:webHidden/>
              </w:rPr>
              <w:tab/>
            </w:r>
            <w:r w:rsidR="00761667">
              <w:rPr>
                <w:noProof/>
                <w:webHidden/>
              </w:rPr>
              <w:fldChar w:fldCharType="begin"/>
            </w:r>
            <w:r w:rsidR="00761667">
              <w:rPr>
                <w:noProof/>
                <w:webHidden/>
              </w:rPr>
              <w:instrText xml:space="preserve"> PAGEREF _Toc12942837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7CADB26A" w14:textId="36431901" w:rsidR="00761667" w:rsidRDefault="008D094B">
          <w:pPr>
            <w:pStyle w:val="Verzeichnis1"/>
            <w:rPr>
              <w:rFonts w:asciiTheme="minorHAnsi" w:eastAsiaTheme="minorEastAsia" w:hAnsiTheme="minorHAnsi"/>
              <w:noProof/>
              <w:lang w:eastAsia="de-AT"/>
            </w:rPr>
          </w:pPr>
          <w:hyperlink w:anchor="_Toc12942838" w:history="1">
            <w:r w:rsidR="00761667" w:rsidRPr="00211983">
              <w:rPr>
                <w:rStyle w:val="Hyperlink"/>
                <w:noProof/>
                <w:lang w:val="en-US"/>
              </w:rPr>
              <w:t>5.</w:t>
            </w:r>
            <w:r w:rsidR="00761667">
              <w:rPr>
                <w:rFonts w:asciiTheme="minorHAnsi" w:eastAsiaTheme="minorEastAsia" w:hAnsiTheme="minorHAnsi"/>
                <w:noProof/>
                <w:lang w:eastAsia="de-AT"/>
              </w:rPr>
              <w:tab/>
            </w:r>
            <w:r w:rsidR="00761667" w:rsidRPr="00211983">
              <w:rPr>
                <w:rStyle w:val="Hyperlink"/>
                <w:noProof/>
                <w:lang w:val="en-US"/>
              </w:rPr>
              <w:t>Abbildungsverzeichnis</w:t>
            </w:r>
            <w:r w:rsidR="00761667">
              <w:rPr>
                <w:noProof/>
                <w:webHidden/>
              </w:rPr>
              <w:tab/>
            </w:r>
            <w:r w:rsidR="00761667">
              <w:rPr>
                <w:noProof/>
                <w:webHidden/>
              </w:rPr>
              <w:fldChar w:fldCharType="begin"/>
            </w:r>
            <w:r w:rsidR="00761667">
              <w:rPr>
                <w:noProof/>
                <w:webHidden/>
              </w:rPr>
              <w:instrText xml:space="preserve"> PAGEREF _Toc12942838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2EA29434" w14:textId="76DE33FC" w:rsidR="00761667" w:rsidRDefault="008D094B">
          <w:pPr>
            <w:pStyle w:val="Verzeichnis1"/>
            <w:rPr>
              <w:rFonts w:asciiTheme="minorHAnsi" w:eastAsiaTheme="minorEastAsia" w:hAnsiTheme="minorHAnsi"/>
              <w:noProof/>
              <w:lang w:eastAsia="de-AT"/>
            </w:rPr>
          </w:pPr>
          <w:hyperlink w:anchor="_Toc12942839" w:history="1">
            <w:r w:rsidR="00761667" w:rsidRPr="00211983">
              <w:rPr>
                <w:rStyle w:val="Hyperlink"/>
                <w:noProof/>
                <w:lang w:val="en-US"/>
              </w:rPr>
              <w:t>6.</w:t>
            </w:r>
            <w:r w:rsidR="00761667">
              <w:rPr>
                <w:rFonts w:asciiTheme="minorHAnsi" w:eastAsiaTheme="minorEastAsia" w:hAnsiTheme="minorHAnsi"/>
                <w:noProof/>
                <w:lang w:eastAsia="de-AT"/>
              </w:rPr>
              <w:tab/>
            </w:r>
            <w:r w:rsidR="00761667" w:rsidRPr="00211983">
              <w:rPr>
                <w:rStyle w:val="Hyperlink"/>
                <w:noProof/>
                <w:lang w:val="en-US"/>
              </w:rPr>
              <w:t>Literaturverzeichnis</w:t>
            </w:r>
            <w:r w:rsidR="00761667">
              <w:rPr>
                <w:noProof/>
                <w:webHidden/>
              </w:rPr>
              <w:tab/>
            </w:r>
            <w:r w:rsidR="00761667">
              <w:rPr>
                <w:noProof/>
                <w:webHidden/>
              </w:rPr>
              <w:fldChar w:fldCharType="begin"/>
            </w:r>
            <w:r w:rsidR="00761667">
              <w:rPr>
                <w:noProof/>
                <w:webHidden/>
              </w:rPr>
              <w:instrText xml:space="preserve"> PAGEREF _Toc12942839 \h </w:instrText>
            </w:r>
            <w:r w:rsidR="00761667">
              <w:rPr>
                <w:noProof/>
                <w:webHidden/>
              </w:rPr>
            </w:r>
            <w:r w:rsidR="00761667">
              <w:rPr>
                <w:noProof/>
                <w:webHidden/>
              </w:rPr>
              <w:fldChar w:fldCharType="separate"/>
            </w:r>
            <w:r w:rsidR="00761667">
              <w:rPr>
                <w:noProof/>
                <w:webHidden/>
              </w:rPr>
              <w:t>28</w:t>
            </w:r>
            <w:r w:rsidR="00761667">
              <w:rPr>
                <w:noProof/>
                <w:webHidden/>
              </w:rPr>
              <w:fldChar w:fldCharType="end"/>
            </w:r>
          </w:hyperlink>
        </w:p>
        <w:p w14:paraId="2E1C66EF" w14:textId="10290FE6" w:rsidR="00761667" w:rsidRDefault="008D094B">
          <w:pPr>
            <w:pStyle w:val="Verzeichnis1"/>
            <w:rPr>
              <w:rFonts w:asciiTheme="minorHAnsi" w:eastAsiaTheme="minorEastAsia" w:hAnsiTheme="minorHAnsi"/>
              <w:noProof/>
              <w:lang w:eastAsia="de-AT"/>
            </w:rPr>
          </w:pPr>
          <w:hyperlink w:anchor="_Toc12942840" w:history="1">
            <w:r w:rsidR="00761667" w:rsidRPr="00211983">
              <w:rPr>
                <w:rStyle w:val="Hyperlink"/>
                <w:noProof/>
                <w:lang w:val="en-US"/>
              </w:rPr>
              <w:t>7.</w:t>
            </w:r>
            <w:r w:rsidR="00761667">
              <w:rPr>
                <w:rFonts w:asciiTheme="minorHAnsi" w:eastAsiaTheme="minorEastAsia" w:hAnsiTheme="minorHAnsi"/>
                <w:noProof/>
                <w:lang w:eastAsia="de-AT"/>
              </w:rPr>
              <w:tab/>
            </w:r>
            <w:r w:rsidR="00761667" w:rsidRPr="00211983">
              <w:rPr>
                <w:rStyle w:val="Hyperlink"/>
                <w:noProof/>
                <w:lang w:val="en-US"/>
              </w:rPr>
              <w:t>Anhang</w:t>
            </w:r>
            <w:r w:rsidR="00761667">
              <w:rPr>
                <w:noProof/>
                <w:webHidden/>
              </w:rPr>
              <w:tab/>
            </w:r>
            <w:r w:rsidR="00761667">
              <w:rPr>
                <w:noProof/>
                <w:webHidden/>
              </w:rPr>
              <w:fldChar w:fldCharType="begin"/>
            </w:r>
            <w:r w:rsidR="00761667">
              <w:rPr>
                <w:noProof/>
                <w:webHidden/>
              </w:rPr>
              <w:instrText xml:space="preserve"> PAGEREF _Toc12942840 \h </w:instrText>
            </w:r>
            <w:r w:rsidR="00761667">
              <w:rPr>
                <w:noProof/>
                <w:webHidden/>
              </w:rPr>
            </w:r>
            <w:r w:rsidR="00761667">
              <w:rPr>
                <w:noProof/>
                <w:webHidden/>
              </w:rPr>
              <w:fldChar w:fldCharType="separate"/>
            </w:r>
            <w:r w:rsidR="00761667">
              <w:rPr>
                <w:noProof/>
                <w:webHidden/>
              </w:rPr>
              <w:t>29</w:t>
            </w:r>
            <w:r w:rsidR="00761667">
              <w:rPr>
                <w:noProof/>
                <w:webHidden/>
              </w:rPr>
              <w:fldChar w:fldCharType="end"/>
            </w:r>
          </w:hyperlink>
        </w:p>
        <w:p w14:paraId="5DB6AB00" w14:textId="01D347F4" w:rsidR="00405915" w:rsidRDefault="00405915">
          <w:r>
            <w:rPr>
              <w:b/>
              <w:bCs/>
            </w:rPr>
            <w:fldChar w:fldCharType="end"/>
          </w:r>
          <w:commentRangeEnd w:id="0"/>
          <w:r w:rsidR="00E14F9C">
            <w:rPr>
              <w:rStyle w:val="Kommentarzeichen"/>
            </w:rPr>
            <w:commentReference w:id="0"/>
          </w:r>
        </w:p>
      </w:sdtContent>
    </w:sdt>
    <w:p w14:paraId="43CB189C" w14:textId="77777777" w:rsidR="00CE602D" w:rsidRPr="00405915" w:rsidRDefault="00CE602D" w:rsidP="00405915">
      <w:pPr>
        <w:rPr>
          <w:lang w:val="de-DE"/>
        </w:rPr>
      </w:pPr>
      <w:r w:rsidRPr="00BA4BC7">
        <w:br w:type="page"/>
      </w:r>
    </w:p>
    <w:p w14:paraId="4BECABAE" w14:textId="77777777" w:rsidR="00DE214A" w:rsidRPr="00BA4BC7" w:rsidRDefault="00DE214A" w:rsidP="00DE552E">
      <w:pPr>
        <w:pStyle w:val="berschrift1"/>
        <w:numPr>
          <w:ilvl w:val="0"/>
          <w:numId w:val="6"/>
        </w:numPr>
      </w:pPr>
      <w:bookmarkStart w:id="1" w:name="_Toc509819589"/>
      <w:bookmarkStart w:id="2" w:name="_Toc12942828"/>
      <w:r w:rsidRPr="00BA4BC7">
        <w:lastRenderedPageBreak/>
        <w:t>Problem</w:t>
      </w:r>
      <w:bookmarkEnd w:id="1"/>
      <w:bookmarkEnd w:id="2"/>
    </w:p>
    <w:p w14:paraId="51830861" w14:textId="77777777" w:rsidR="00DE214A" w:rsidRDefault="00DE214A" w:rsidP="004E26CA">
      <w:pPr>
        <w:pStyle w:val="berschrift2"/>
      </w:pPr>
      <w:bookmarkStart w:id="3" w:name="_Toc509819590"/>
      <w:bookmarkStart w:id="4" w:name="_Toc12942829"/>
      <w:r w:rsidRPr="00BA4BC7">
        <w:t>Einleitung</w:t>
      </w:r>
      <w:bookmarkEnd w:id="3"/>
      <w:bookmarkEnd w:id="4"/>
    </w:p>
    <w:sdt>
      <w:sdtPr>
        <w:rPr>
          <w:sz w:val="24"/>
          <w:szCs w:val="24"/>
        </w:rPr>
        <w:tag w:val="goog_rdk_64"/>
        <w:id w:val="523602413"/>
      </w:sdtPr>
      <w:sdtContent>
        <w:p w14:paraId="2AE546BC" w14:textId="77777777"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Content>
        <w:p w14:paraId="38D75770"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Content>
        <w:p w14:paraId="384245EB" w14:textId="77777777"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Content>
        <w:p w14:paraId="6181273B" w14:textId="77777777" w:rsidR="00AA0B57" w:rsidRPr="00AA0B57"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proofErr w:type="gramStart"/>
          <w:r w:rsidRPr="00AA0B57">
            <w:rPr>
              <w:sz w:val="24"/>
              <w:szCs w:val="24"/>
            </w:rPr>
            <w:t xml:space="preserve">Customer </w:t>
          </w:r>
          <w:proofErr w:type="spellStart"/>
          <w:r w:rsidRPr="00AA0B57">
            <w:rPr>
              <w:sz w:val="24"/>
              <w:szCs w:val="24"/>
            </w:rPr>
            <w:t>Relationship</w:t>
          </w:r>
          <w:proofErr w:type="spellEnd"/>
          <w:r w:rsidRPr="00AA0B57">
            <w:rPr>
              <w:sz w:val="24"/>
              <w:szCs w:val="24"/>
            </w:rPr>
            <w:t xml:space="preserve"> Management</w:t>
          </w:r>
          <w:proofErr w:type="gramEnd"/>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14:paraId="32CADAA0" w14:textId="77777777" w:rsidR="00DE214A" w:rsidRDefault="00DE214A" w:rsidP="004E26CA">
      <w:pPr>
        <w:pStyle w:val="berschrift2"/>
      </w:pPr>
      <w:bookmarkStart w:id="5" w:name="_Toc509819591"/>
      <w:bookmarkStart w:id="6" w:name="_Toc12942830"/>
      <w:r w:rsidRPr="00BA4BC7">
        <w:t>Problembeschreibung und -nachweis</w:t>
      </w:r>
      <w:bookmarkEnd w:id="5"/>
      <w:bookmarkEnd w:id="6"/>
    </w:p>
    <w:sdt>
      <w:sdtPr>
        <w:rPr>
          <w:sz w:val="24"/>
        </w:rPr>
        <w:tag w:val="goog_rdk_70"/>
        <w:id w:val="-1515220857"/>
      </w:sdtPr>
      <w:sdtContent>
        <w:p w14:paraId="2B31FDF3" w14:textId="77777777"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14:paraId="37E8143E" w14:textId="7861841E"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w:t>
          </w:r>
          <w:r w:rsidR="00A415D9">
            <w:rPr>
              <w:sz w:val="24"/>
            </w:rPr>
            <w:t>beziehungsweise</w:t>
          </w:r>
          <w:r w:rsidRPr="00E46A47">
            <w:rPr>
              <w:sz w:val="24"/>
            </w:rPr>
            <w:t xml:space="preserve"> das Event-Modul neu zu gestalten. </w:t>
          </w:r>
        </w:p>
      </w:sdtContent>
    </w:sdt>
    <w:sdt>
      <w:sdtPr>
        <w:tag w:val="goog_rdk_72"/>
        <w:id w:val="1342905156"/>
      </w:sdtPr>
      <w:sdtContent>
        <w:p w14:paraId="5D5D5481" w14:textId="77777777" w:rsidR="00AA0B57" w:rsidRDefault="008D094B" w:rsidP="00AA0B57">
          <w:pPr>
            <w:spacing w:line="360" w:lineRule="auto"/>
            <w:jc w:val="both"/>
          </w:pPr>
        </w:p>
      </w:sdtContent>
    </w:sdt>
    <w:sdt>
      <w:sdtPr>
        <w:rPr>
          <w:sz w:val="24"/>
        </w:rPr>
        <w:tag w:val="goog_rdk_73"/>
        <w:id w:val="994997621"/>
      </w:sdtPr>
      <w:sdtContent>
        <w:p w14:paraId="607FCBBA" w14:textId="77777777" w:rsidR="00AA0B57" w:rsidRPr="00E46A47" w:rsidRDefault="00AA0B57" w:rsidP="00AA0B57">
          <w:pPr>
            <w:spacing w:line="360" w:lineRule="auto"/>
            <w:jc w:val="both"/>
            <w:rPr>
              <w:sz w:val="24"/>
            </w:rPr>
          </w:pPr>
          <w:r w:rsidRPr="00E46A47">
            <w:rPr>
              <w:sz w:val="24"/>
            </w:rPr>
            <w:t xml:space="preserve">Dabei werden die wichtigsten Erkenntnisse aus der Literatur zu Customer-Relationship-Management, Eventmanagement, Open Source, und Einsatz von Softwarelösungen im non-profit Organisationen zusammengefasst. Zudem werden die Anforderungen mithilfe </w:t>
          </w:r>
          <w:r w:rsidRPr="00E46A47">
            <w:rPr>
              <w:sz w:val="24"/>
            </w:rPr>
            <w:lastRenderedPageBreak/>
            <w:t>von Interviews sowie einem Workshop mit den Haupt-Nutzern erhoben. Durch die Analyse der Anforderungen soll entweder der Ansatz zu Neuimplementierung oder der Erweiterung verfolgt werden und die Software diesbezüglich angepasst werden.</w:t>
          </w:r>
        </w:p>
      </w:sdtContent>
    </w:sdt>
    <w:p w14:paraId="21B789DF" w14:textId="77777777" w:rsidR="00AA0B57" w:rsidRPr="00AA0B57" w:rsidRDefault="00AA0B57" w:rsidP="00AA0B57">
      <w:pPr>
        <w:pStyle w:val="StandardJKU"/>
        <w:rPr>
          <w:lang w:val="de-AT"/>
        </w:rPr>
      </w:pPr>
    </w:p>
    <w:p w14:paraId="1930E7B0" w14:textId="77777777" w:rsidR="00DE214A" w:rsidRDefault="00DE214A" w:rsidP="004E26CA">
      <w:pPr>
        <w:pStyle w:val="berschrift2"/>
      </w:pPr>
      <w:bookmarkStart w:id="7" w:name="_Toc509819592"/>
      <w:bookmarkStart w:id="8" w:name="_Toc12942831"/>
      <w:r w:rsidRPr="00BA4BC7">
        <w:t>Ziele</w:t>
      </w:r>
      <w:bookmarkEnd w:id="7"/>
      <w:bookmarkEnd w:id="8"/>
    </w:p>
    <w:sdt>
      <w:sdtPr>
        <w:tag w:val="goog_rdk_75"/>
        <w:id w:val="-424498555"/>
      </w:sdtPr>
      <w:sdtEndPr>
        <w:rPr>
          <w:sz w:val="24"/>
        </w:rPr>
      </w:sdtEndPr>
      <w:sdtContent>
        <w:p w14:paraId="0434FCD8" w14:textId="77777777"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14:paraId="7FD49CE4" w14:textId="77777777" w:rsidR="00AA0B57" w:rsidRPr="00AA0B57" w:rsidRDefault="00AA0B57" w:rsidP="00AA0B57">
      <w:pPr>
        <w:pStyle w:val="StandardJKU"/>
      </w:pPr>
    </w:p>
    <w:p w14:paraId="36146F6A" w14:textId="77777777" w:rsidR="00DE214A" w:rsidRDefault="00DE214A" w:rsidP="004E26CA">
      <w:pPr>
        <w:pStyle w:val="berschrift1"/>
      </w:pPr>
      <w:bookmarkStart w:id="9" w:name="_Toc509819594"/>
      <w:bookmarkStart w:id="10" w:name="_Toc12942832"/>
      <w:r w:rsidRPr="00BA4BC7">
        <w:t>Problemlösungsweg</w:t>
      </w:r>
      <w:bookmarkEnd w:id="9"/>
      <w:bookmarkEnd w:id="10"/>
    </w:p>
    <w:p w14:paraId="4902FE7D" w14:textId="0E79E17A" w:rsidR="00BA74C2" w:rsidRDefault="001F4B1A" w:rsidP="00405915">
      <w:pPr>
        <w:pStyle w:val="berschrift2"/>
      </w:pPr>
      <w:bookmarkStart w:id="11" w:name="_Toc12942833"/>
      <w:r>
        <w:t>Literaturrecherche</w:t>
      </w:r>
      <w:bookmarkEnd w:id="11"/>
    </w:p>
    <w:p w14:paraId="74CBC1C9" w14:textId="77CA0B1E" w:rsidR="001F4B1A" w:rsidRPr="001F4B1A" w:rsidRDefault="001F4B1A" w:rsidP="001F4B1A">
      <w:pPr>
        <w:pStyle w:val="StandardJKU"/>
        <w:rPr>
          <w:b/>
          <w:bCs/>
          <w:sz w:val="24"/>
          <w:szCs w:val="24"/>
        </w:rPr>
      </w:pPr>
      <w:proofErr w:type="gramStart"/>
      <w:r w:rsidRPr="001F4B1A">
        <w:rPr>
          <w:b/>
          <w:bCs/>
          <w:sz w:val="24"/>
          <w:szCs w:val="24"/>
        </w:rPr>
        <w:t xml:space="preserve">Customer </w:t>
      </w:r>
      <w:proofErr w:type="spellStart"/>
      <w:r w:rsidRPr="001F4B1A">
        <w:rPr>
          <w:b/>
          <w:bCs/>
          <w:sz w:val="24"/>
          <w:szCs w:val="24"/>
        </w:rPr>
        <w:t>Relationship</w:t>
      </w:r>
      <w:proofErr w:type="spellEnd"/>
      <w:r w:rsidRPr="001F4B1A">
        <w:rPr>
          <w:b/>
          <w:bCs/>
          <w:sz w:val="24"/>
          <w:szCs w:val="24"/>
        </w:rPr>
        <w:t xml:space="preserve"> Management</w:t>
      </w:r>
      <w:proofErr w:type="gramEnd"/>
    </w:p>
    <w:p w14:paraId="12E9D81B" w14:textId="77777777"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30143D5B" w14:textId="77777777" w:rsidR="00BA74C2" w:rsidRPr="00563BDC" w:rsidRDefault="00BA74C2" w:rsidP="00496DF8">
      <w:pPr>
        <w:spacing w:line="360" w:lineRule="auto"/>
        <w:jc w:val="both"/>
        <w:rPr>
          <w:sz w:val="24"/>
        </w:rPr>
      </w:pPr>
    </w:p>
    <w:p w14:paraId="138292B8"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w:t>
      </w:r>
      <w:r w:rsidR="00BA74C2" w:rsidRPr="00563BDC">
        <w:rPr>
          <w:sz w:val="24"/>
        </w:rPr>
        <w:lastRenderedPageBreak/>
        <w:t>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13435B56" w14:textId="77777777"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14:paraId="1A13B874" w14:textId="77777777"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0197F530"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3DA5EB02" w14:textId="77777777" w:rsidR="00BA74C2" w:rsidRDefault="00BA74C2" w:rsidP="00496DF8">
      <w:pPr>
        <w:pStyle w:val="StandardJKU"/>
        <w:spacing w:line="360" w:lineRule="auto"/>
        <w:rPr>
          <w:lang w:val="de-AT"/>
        </w:rPr>
      </w:pPr>
    </w:p>
    <w:p w14:paraId="21358AE4" w14:textId="77777777"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1E1DFFA2" w14:textId="77777777" w:rsidR="00496DF8" w:rsidRDefault="00496DF8" w:rsidP="00BA74C2">
      <w:pPr>
        <w:rPr>
          <w:sz w:val="24"/>
        </w:rPr>
      </w:pPr>
    </w:p>
    <w:p w14:paraId="7FE4A32B" w14:textId="77777777" w:rsidR="00496DF8" w:rsidRPr="001F4B1A" w:rsidRDefault="00496DF8" w:rsidP="001F4B1A">
      <w:pPr>
        <w:pStyle w:val="StandardJKU"/>
        <w:rPr>
          <w:b/>
          <w:bCs/>
          <w:sz w:val="24"/>
          <w:szCs w:val="24"/>
        </w:rPr>
      </w:pPr>
      <w:r w:rsidRPr="001F4B1A">
        <w:rPr>
          <w:b/>
          <w:bCs/>
          <w:sz w:val="24"/>
          <w:szCs w:val="24"/>
        </w:rPr>
        <w:t>Open Source Software</w:t>
      </w:r>
    </w:p>
    <w:p w14:paraId="0154A71B" w14:textId="77777777" w:rsidR="00496DF8" w:rsidRPr="00C21005" w:rsidRDefault="00496DF8" w:rsidP="00496DF8">
      <w:pPr>
        <w:spacing w:line="360" w:lineRule="auto"/>
        <w:jc w:val="both"/>
        <w:rPr>
          <w:rFonts w:asciiTheme="minorHAnsi" w:hAnsiTheme="minorHAnsi" w:cstheme="minorHAnsi"/>
          <w:sz w:val="24"/>
          <w:szCs w:val="24"/>
        </w:rPr>
      </w:pPr>
    </w:p>
    <w:p w14:paraId="279B5B4D" w14:textId="77777777"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0E0A5E1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3EC736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7B84EA9E" w14:textId="77777777" w:rsidR="00496DF8" w:rsidRPr="001F4B1A" w:rsidRDefault="00496DF8" w:rsidP="00496DF8">
      <w:pPr>
        <w:pStyle w:val="Textkrper"/>
        <w:spacing w:before="6" w:line="360" w:lineRule="auto"/>
        <w:jc w:val="both"/>
        <w:rPr>
          <w:rFonts w:asciiTheme="minorHAnsi" w:hAnsiTheme="minorHAnsi" w:cstheme="minorHAnsi"/>
          <w:b/>
          <w:bCs/>
          <w:sz w:val="24"/>
          <w:szCs w:val="24"/>
          <w:lang w:val="de-AT"/>
        </w:rPr>
      </w:pPr>
      <w:r w:rsidRPr="001F4B1A">
        <w:rPr>
          <w:rFonts w:asciiTheme="minorHAnsi" w:hAnsiTheme="minorHAnsi" w:cstheme="minorHAnsi"/>
          <w:b/>
          <w:bCs/>
          <w:sz w:val="24"/>
          <w:szCs w:val="24"/>
          <w:lang w:val="de-AT"/>
        </w:rPr>
        <w:t>Vorteile und Nachteile</w:t>
      </w:r>
    </w:p>
    <w:p w14:paraId="3529AFAD"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1B45587E" w14:textId="084A7E3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Nachteilen verbunden. </w:t>
      </w:r>
    </w:p>
    <w:p w14:paraId="4E6088A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14:paraId="686849C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14:paraId="03E478C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EFAE17B"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29A90E71"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14:paraId="559BC81C"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14:paraId="5458C9D0"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6D43232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43A7786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AC342AB" w14:textId="4A4AA60F" w:rsidR="00496DF8"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w:t>
      </w:r>
      <w:r w:rsidRPr="00C21005">
        <w:rPr>
          <w:rFonts w:asciiTheme="minorHAnsi" w:hAnsiTheme="minorHAnsi" w:cstheme="minorHAnsi"/>
          <w:sz w:val="24"/>
          <w:szCs w:val="24"/>
          <w:lang w:val="de-AT"/>
        </w:rPr>
        <w:lastRenderedPageBreak/>
        <w:t xml:space="preserve">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2CD15708" w14:textId="77777777" w:rsidR="001F4B1A" w:rsidRPr="00C21005" w:rsidRDefault="001F4B1A" w:rsidP="00496DF8">
      <w:pPr>
        <w:pStyle w:val="Textkrper"/>
        <w:spacing w:before="6" w:line="360" w:lineRule="auto"/>
        <w:jc w:val="both"/>
        <w:rPr>
          <w:rFonts w:asciiTheme="minorHAnsi" w:hAnsiTheme="minorHAnsi" w:cstheme="minorHAnsi"/>
          <w:sz w:val="24"/>
          <w:szCs w:val="24"/>
          <w:lang w:val="de-AT"/>
        </w:rPr>
      </w:pPr>
    </w:p>
    <w:p w14:paraId="7FE14A85" w14:textId="77777777" w:rsidR="00496DF8" w:rsidRPr="001F4B1A" w:rsidRDefault="00496DF8" w:rsidP="001F4B1A">
      <w:pPr>
        <w:pStyle w:val="StandardJKU"/>
        <w:rPr>
          <w:b/>
          <w:bCs/>
          <w:sz w:val="24"/>
          <w:szCs w:val="24"/>
        </w:rPr>
      </w:pPr>
      <w:proofErr w:type="spellStart"/>
      <w:r w:rsidRPr="001F4B1A">
        <w:rPr>
          <w:b/>
          <w:bCs/>
          <w:sz w:val="24"/>
          <w:szCs w:val="24"/>
        </w:rPr>
        <w:t>Make</w:t>
      </w:r>
      <w:proofErr w:type="spellEnd"/>
      <w:r w:rsidRPr="001F4B1A">
        <w:rPr>
          <w:b/>
          <w:bCs/>
          <w:sz w:val="24"/>
          <w:szCs w:val="24"/>
        </w:rPr>
        <w:t xml:space="preserve"> </w:t>
      </w:r>
      <w:proofErr w:type="spellStart"/>
      <w:r w:rsidRPr="001F4B1A">
        <w:rPr>
          <w:b/>
          <w:bCs/>
          <w:sz w:val="24"/>
          <w:szCs w:val="24"/>
        </w:rPr>
        <w:t>vs</w:t>
      </w:r>
      <w:proofErr w:type="spellEnd"/>
      <w:r w:rsidRPr="001F4B1A">
        <w:rPr>
          <w:b/>
          <w:bCs/>
          <w:sz w:val="24"/>
          <w:szCs w:val="24"/>
        </w:rPr>
        <w:t xml:space="preserve"> Buy</w:t>
      </w:r>
    </w:p>
    <w:p w14:paraId="00F4DD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CE4798F"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74184F2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14:paraId="63A12ED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14:paraId="398E8CE7"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14:paraId="2CC0467F"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14:paraId="675D4209"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14:paraId="7FBB538B"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080FA8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7F16D5D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14:paraId="2A16950A"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3F6064E5" w14:textId="200E2394"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P</w:t>
      </w:r>
      <w:r w:rsidR="00496DF8" w:rsidRPr="00C21005">
        <w:rPr>
          <w:rFonts w:asciiTheme="minorHAnsi" w:eastAsia="Times New Roman" w:hAnsiTheme="minorHAnsi" w:cstheme="minorHAnsi"/>
          <w:sz w:val="24"/>
          <w:szCs w:val="24"/>
        </w:rPr>
        <w:t>olitisch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Faktoren</w:t>
      </w:r>
      <w:proofErr w:type="spellEnd"/>
    </w:p>
    <w:p w14:paraId="700B6ADF" w14:textId="268F1242"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L</w:t>
      </w:r>
      <w:r w:rsidR="00496DF8" w:rsidRPr="00C21005">
        <w:rPr>
          <w:rFonts w:asciiTheme="minorHAnsi" w:eastAsia="Times New Roman" w:hAnsiTheme="minorHAnsi" w:cstheme="minorHAnsi"/>
          <w:sz w:val="24"/>
          <w:szCs w:val="24"/>
        </w:rPr>
        <w:t>aufend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Unterstützung</w:t>
      </w:r>
      <w:proofErr w:type="spellEnd"/>
    </w:p>
    <w:p w14:paraId="010FEA5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A9EEDA4" w14:textId="77777777" w:rsidR="00496DF8" w:rsidRPr="001F4B1A" w:rsidRDefault="00496DF8" w:rsidP="001F4B1A">
      <w:pPr>
        <w:pStyle w:val="StandardJKU"/>
        <w:rPr>
          <w:b/>
          <w:bCs/>
          <w:sz w:val="24"/>
          <w:szCs w:val="24"/>
        </w:rPr>
      </w:pPr>
      <w:r w:rsidRPr="001F4B1A">
        <w:rPr>
          <w:b/>
          <w:bCs/>
          <w:sz w:val="24"/>
          <w:szCs w:val="24"/>
        </w:rPr>
        <w:t>Non Profit Organisationen (NPO)</w:t>
      </w:r>
    </w:p>
    <w:p w14:paraId="1E0F901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617635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5A4A3DF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6D39271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449E8EA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14:paraId="11D4688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CBAC92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4C49DC9" w14:textId="753E34FF"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t>
      </w:r>
      <w:r w:rsidRPr="00C21005">
        <w:rPr>
          <w:rFonts w:asciiTheme="minorHAnsi" w:hAnsiTheme="minorHAnsi" w:cstheme="minorHAnsi"/>
          <w:sz w:val="24"/>
          <w:szCs w:val="24"/>
          <w:lang w:val="de-AT"/>
        </w:rPr>
        <w:lastRenderedPageBreak/>
        <w:t xml:space="preserve">Wettbewerb, die Herausforderung Freiwillige zu rekrutier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45E60B1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543B6B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14:paraId="31C44F2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31DADD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34A2D1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553632B" w14:textId="77777777"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14:paraId="4B1049B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4AE94DFE"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7361F8E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10971B94"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14:paraId="1009A5E8"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14:paraId="5D2E5E0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14:paraId="59E8E480" w14:textId="77777777" w:rsidR="001F4B1A" w:rsidRDefault="001F4B1A" w:rsidP="001F4B1A">
      <w:pPr>
        <w:pStyle w:val="StandardJKU"/>
        <w:rPr>
          <w:b/>
          <w:bCs/>
          <w:sz w:val="24"/>
          <w:szCs w:val="24"/>
        </w:rPr>
      </w:pPr>
    </w:p>
    <w:p w14:paraId="56DA9EA4" w14:textId="7115519D" w:rsidR="00E46A47" w:rsidRPr="001F4B1A" w:rsidRDefault="00E46A47" w:rsidP="001F4B1A">
      <w:pPr>
        <w:pStyle w:val="StandardJKU"/>
        <w:rPr>
          <w:b/>
          <w:bCs/>
          <w:sz w:val="24"/>
          <w:szCs w:val="24"/>
        </w:rPr>
      </w:pPr>
      <w:r w:rsidRPr="001F4B1A">
        <w:rPr>
          <w:b/>
          <w:bCs/>
          <w:sz w:val="24"/>
          <w:szCs w:val="24"/>
        </w:rPr>
        <w:t>Marktrecherche</w:t>
      </w:r>
    </w:p>
    <w:sdt>
      <w:sdtPr>
        <w:rPr>
          <w:sz w:val="24"/>
          <w:szCs w:val="24"/>
        </w:rPr>
        <w:tag w:val="goog_rdk_175"/>
        <w:id w:val="-1396583937"/>
      </w:sdtPr>
      <w:sdtContent>
        <w:p w14:paraId="5ED05C99" w14:textId="77777777" w:rsidR="001F4B1A" w:rsidRDefault="001F4B1A" w:rsidP="00E46A47">
          <w:pPr>
            <w:spacing w:line="360" w:lineRule="auto"/>
            <w:jc w:val="both"/>
            <w:rPr>
              <w:sz w:val="24"/>
              <w:szCs w:val="24"/>
            </w:rPr>
          </w:pPr>
        </w:p>
        <w:p w14:paraId="1C04E0D5" w14:textId="5692F510"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14:paraId="02320A66" w14:textId="77777777" w:rsidR="00E46A47" w:rsidRPr="00E46A47" w:rsidRDefault="00E46A47" w:rsidP="00E46A47">
          <w:pPr>
            <w:spacing w:after="160" w:line="259" w:lineRule="auto"/>
            <w:rPr>
              <w:sz w:val="24"/>
              <w:szCs w:val="24"/>
            </w:rPr>
          </w:pPr>
          <w:r>
            <w:rPr>
              <w:sz w:val="24"/>
              <w:szCs w:val="24"/>
            </w:rPr>
            <w:br w:type="page"/>
          </w:r>
        </w:p>
      </w:sdtContent>
    </w:sdt>
    <w:p w14:paraId="54C59550" w14:textId="77777777" w:rsidR="00E46A47" w:rsidRPr="001F4B1A" w:rsidRDefault="00E46A47" w:rsidP="001F4B1A">
      <w:pPr>
        <w:pStyle w:val="StandardJKU"/>
        <w:rPr>
          <w:b/>
          <w:bCs/>
          <w:sz w:val="24"/>
          <w:szCs w:val="24"/>
        </w:rPr>
      </w:pPr>
      <w:r w:rsidRPr="001F4B1A">
        <w:rPr>
          <w:b/>
          <w:bCs/>
          <w:sz w:val="24"/>
          <w:szCs w:val="24"/>
        </w:rPr>
        <w:lastRenderedPageBreak/>
        <w:t>Suite CRM</w:t>
      </w:r>
    </w:p>
    <w:sdt>
      <w:sdtPr>
        <w:rPr>
          <w:sz w:val="24"/>
          <w:szCs w:val="24"/>
        </w:rPr>
        <w:tag w:val="goog_rdk_178"/>
        <w:id w:val="-914472377"/>
      </w:sdtPr>
      <w:sdtContent>
        <w:p w14:paraId="09AD87E9" w14:textId="77777777" w:rsidR="001F4B1A" w:rsidRDefault="001F4B1A" w:rsidP="00E46A47">
          <w:pPr>
            <w:spacing w:line="360" w:lineRule="auto"/>
            <w:jc w:val="both"/>
            <w:rPr>
              <w:sz w:val="24"/>
              <w:szCs w:val="24"/>
            </w:rPr>
          </w:pPr>
        </w:p>
        <w:p w14:paraId="3AFE08FD" w14:textId="52E7586E" w:rsidR="00E46A47" w:rsidRPr="00E46A47" w:rsidRDefault="00E46A47" w:rsidP="00E46A47">
          <w:pPr>
            <w:spacing w:line="360" w:lineRule="auto"/>
            <w:jc w:val="both"/>
            <w:rPr>
              <w:sz w:val="24"/>
              <w:szCs w:val="24"/>
            </w:rPr>
          </w:pPr>
          <w:r w:rsidRPr="00E46A47">
            <w:rPr>
              <w:sz w:val="24"/>
              <w:szCs w:val="24"/>
            </w:rPr>
            <w:t>Suite CRM ist ein Open-Source-Tool, das</w:t>
          </w:r>
          <w:r w:rsidR="001F4B1A">
            <w:rPr>
              <w:sz w:val="24"/>
              <w:szCs w:val="24"/>
            </w:rPr>
            <w:t>s</w:t>
          </w:r>
          <w:r w:rsidRPr="00E46A47">
            <w:rPr>
              <w:sz w:val="24"/>
              <w:szCs w:val="24"/>
            </w:rPr>
            <w:t xml:space="preserve"> viele Funktionen, wie</w:t>
          </w:r>
        </w:p>
      </w:sdtContent>
    </w:sdt>
    <w:sdt>
      <w:sdtPr>
        <w:rPr>
          <w:sz w:val="24"/>
          <w:szCs w:val="24"/>
        </w:rPr>
        <w:tag w:val="goog_rdk_179"/>
        <w:id w:val="5101066"/>
      </w:sdtPr>
      <w:sdtContent>
        <w:p w14:paraId="3EABA41B" w14:textId="166F4598" w:rsidR="00E46A47" w:rsidRPr="00E46A47" w:rsidRDefault="00E46A47" w:rsidP="00E46A47">
          <w:pPr>
            <w:spacing w:line="360" w:lineRule="auto"/>
            <w:jc w:val="both"/>
            <w:rPr>
              <w:sz w:val="24"/>
              <w:szCs w:val="24"/>
            </w:rPr>
          </w:pPr>
          <w:r w:rsidRPr="00E46A47">
            <w:rPr>
              <w:sz w:val="24"/>
              <w:szCs w:val="24"/>
            </w:rPr>
            <w:t xml:space="preserve">Sicherheit, systemweiter </w:t>
          </w:r>
          <w:r w:rsidR="001F4B1A">
            <w:rPr>
              <w:sz w:val="24"/>
              <w:szCs w:val="24"/>
            </w:rPr>
            <w:t xml:space="preserve">und </w:t>
          </w:r>
          <w:r w:rsidRPr="00E46A47">
            <w:rPr>
              <w:sz w:val="24"/>
              <w:szCs w:val="24"/>
            </w:rPr>
            <w:t>umfassender Audit-Trail, Plattformunabhängigkeit, praktisch unbegrenzt Skalierbarkeit</w:t>
          </w:r>
          <w:r w:rsidR="001F4B1A">
            <w:rPr>
              <w:sz w:val="24"/>
              <w:szCs w:val="24"/>
            </w:rPr>
            <w:t>, bietet.</w:t>
          </w:r>
        </w:p>
      </w:sdtContent>
    </w:sdt>
    <w:sdt>
      <w:sdtPr>
        <w:rPr>
          <w:sz w:val="24"/>
          <w:szCs w:val="24"/>
        </w:rPr>
        <w:tag w:val="goog_rdk_180"/>
        <w:id w:val="-1630773557"/>
      </w:sdtPr>
      <w:sdtContent>
        <w:p w14:paraId="59C3839D" w14:textId="77777777"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rPr>
          <w:u w:val="single"/>
        </w:rPr>
      </w:sdtEndPr>
      <w:sdtContent>
        <w:p w14:paraId="3C9CF5C7" w14:textId="78E823AB" w:rsidR="00E46A47" w:rsidRPr="001F4B1A" w:rsidRDefault="00E46A47" w:rsidP="00E46A47">
          <w:pPr>
            <w:spacing w:line="360" w:lineRule="auto"/>
            <w:jc w:val="both"/>
            <w:rPr>
              <w:sz w:val="24"/>
              <w:szCs w:val="24"/>
              <w:u w:val="single"/>
            </w:rPr>
          </w:pPr>
          <w:r w:rsidRPr="00E46A47">
            <w:rPr>
              <w:sz w:val="24"/>
              <w:szCs w:val="24"/>
            </w:rPr>
            <w:t>LINK zur Installation:</w:t>
          </w:r>
          <w:hyperlink r:id="rId15">
            <w:r w:rsidRPr="00E46A47">
              <w:rPr>
                <w:sz w:val="24"/>
                <w:szCs w:val="24"/>
              </w:rPr>
              <w:t xml:space="preserve"> </w:t>
            </w:r>
          </w:hyperlink>
          <w:r w:rsidRPr="001F4B1A">
            <w:rPr>
              <w:sz w:val="24"/>
              <w:szCs w:val="24"/>
              <w:u w:val="single"/>
            </w:rPr>
            <w:t>https://www.veonconsulting.com/suitecrm-installation-steps/</w:t>
          </w:r>
        </w:p>
      </w:sdtContent>
    </w:sdt>
    <w:sdt>
      <w:sdtPr>
        <w:rPr>
          <w:u w:val="single"/>
        </w:rPr>
        <w:tag w:val="goog_rdk_182"/>
        <w:id w:val="1998683603"/>
      </w:sdtPr>
      <w:sdtContent>
        <w:p w14:paraId="6C8DA1AA" w14:textId="77777777" w:rsidR="00E46A47" w:rsidRPr="001F4B1A" w:rsidRDefault="008D094B" w:rsidP="00E46A47">
          <w:pPr>
            <w:rPr>
              <w:u w:val="single"/>
            </w:rPr>
          </w:pPr>
          <w:hyperlink r:id="rId16"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76A11E1C"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14:paraId="107FF6D0" w14:textId="77777777" w:rsidR="00E46A47" w:rsidRPr="00E46A47" w:rsidRDefault="008D094B" w:rsidP="00E46A47">
                <w:pPr>
                  <w:spacing w:line="276" w:lineRule="auto"/>
                  <w:rPr>
                    <w:b/>
                    <w:sz w:val="24"/>
                  </w:rPr>
                </w:pPr>
                <w:hyperlink r:id="rId17"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14:paraId="182C4D60"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43B702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14:paraId="1E0D07E4"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14:paraId="74F48912"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9EE319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14:paraId="574B32E8"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14:paraId="7AECCFD6"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548539E7"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14:paraId="71F22B06"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14:paraId="726980F5" w14:textId="77777777" w:rsidR="00E46A47" w:rsidRPr="001F4B1A" w:rsidRDefault="00E46A47" w:rsidP="00E46A47">
                <w:pPr>
                  <w:spacing w:line="276" w:lineRule="auto"/>
                  <w:jc w:val="right"/>
                  <w:rPr>
                    <w:sz w:val="24"/>
                  </w:rPr>
                </w:pPr>
                <w:r w:rsidRPr="001F4B1A">
                  <w:rPr>
                    <w:sz w:val="24"/>
                  </w:rPr>
                  <w:t>Kontaktverwaltung, Angebote, Marketingkampagnen, E-Mail-Kampagnen, Auswertungen, Projektverwaltung, Rechnungen, Verträge, Events usw.</w:t>
                </w:r>
              </w:p>
            </w:sdtContent>
          </w:sdt>
        </w:tc>
      </w:tr>
      <w:tr w:rsidR="00E46A47" w:rsidRPr="00E46A47" w14:paraId="719968D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14:paraId="160B3959"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14:paraId="47A3CA6C" w14:textId="77777777" w:rsidR="00E46A47" w:rsidRPr="001F4B1A" w:rsidRDefault="00E46A47" w:rsidP="00E46A47">
                <w:pPr>
                  <w:spacing w:line="276" w:lineRule="auto"/>
                  <w:jc w:val="right"/>
                  <w:rPr>
                    <w:sz w:val="24"/>
                  </w:rPr>
                </w:pPr>
                <w:r w:rsidRPr="001F4B1A">
                  <w:rPr>
                    <w:sz w:val="24"/>
                  </w:rPr>
                  <w:t>Web</w:t>
                </w:r>
              </w:p>
            </w:sdtContent>
          </w:sdt>
        </w:tc>
      </w:tr>
      <w:tr w:rsidR="00E46A47" w:rsidRPr="00E46A47" w14:paraId="2B8AC4E4"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14:paraId="25574D75"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14:paraId="21433D13" w14:textId="77777777" w:rsidR="00E46A47" w:rsidRPr="001F4B1A" w:rsidRDefault="00E46A47" w:rsidP="00E46A47">
                <w:pPr>
                  <w:spacing w:line="276" w:lineRule="auto"/>
                  <w:jc w:val="right"/>
                  <w:rPr>
                    <w:sz w:val="24"/>
                  </w:rPr>
                </w:pPr>
                <w:r w:rsidRPr="001F4B1A">
                  <w:rPr>
                    <w:sz w:val="24"/>
                  </w:rPr>
                  <w:t>keine</w:t>
                </w:r>
              </w:p>
            </w:sdtContent>
          </w:sdt>
        </w:tc>
      </w:tr>
      <w:tr w:rsidR="00E46A47" w:rsidRPr="00E46A47" w14:paraId="433E6878"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14:paraId="05B02125"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14:paraId="50F43267" w14:textId="77777777" w:rsidR="00E46A47" w:rsidRPr="001F4B1A" w:rsidRDefault="00E46A47" w:rsidP="00E46A47">
                <w:pPr>
                  <w:spacing w:line="276" w:lineRule="auto"/>
                  <w:jc w:val="right"/>
                  <w:rPr>
                    <w:sz w:val="24"/>
                  </w:rPr>
                </w:pPr>
                <w:r w:rsidRPr="001F4B1A">
                  <w:rPr>
                    <w:sz w:val="24"/>
                  </w:rPr>
                  <w:t xml:space="preserve">Englisch, (Deutsch – von </w:t>
                </w:r>
                <w:proofErr w:type="spellStart"/>
                <w:r w:rsidRPr="001F4B1A">
                  <w:rPr>
                    <w:sz w:val="24"/>
                  </w:rPr>
                  <w:t>diligent</w:t>
                </w:r>
                <w:proofErr w:type="spellEnd"/>
                <w:r w:rsidRPr="001F4B1A">
                  <w:rPr>
                    <w:sz w:val="24"/>
                  </w:rPr>
                  <w:t xml:space="preserve"> kostenlos bereitgestellt)</w:t>
                </w:r>
              </w:p>
            </w:sdtContent>
          </w:sdt>
        </w:tc>
      </w:tr>
      <w:tr w:rsidR="00E46A47" w:rsidRPr="00E46A47" w14:paraId="2CE9EEB1" w14:textId="77777777" w:rsidTr="00C977FD">
        <w:trPr>
          <w:trHeight w:val="76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7"/>
              <w:id w:val="-1770770161"/>
            </w:sdtPr>
            <w:sdtContent>
              <w:p w14:paraId="4C3A8F45" w14:textId="77777777" w:rsidR="00E46A47" w:rsidRPr="00E46A47" w:rsidRDefault="00E46A47" w:rsidP="00E46A47">
                <w:pPr>
                  <w:spacing w:line="276" w:lineRule="auto"/>
                  <w:rPr>
                    <w:b/>
                    <w:sz w:val="24"/>
                  </w:rPr>
                </w:pPr>
                <w:r w:rsidRPr="00E46A47">
                  <w:rPr>
                    <w:b/>
                    <w:sz w:val="24"/>
                  </w:rPr>
                  <w:t>Schnittstell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8"/>
              <w:id w:val="1804111965"/>
            </w:sdtPr>
            <w:sdtContent>
              <w:p w14:paraId="7D97356F" w14:textId="77777777" w:rsidR="00E46A47" w:rsidRPr="001F4B1A" w:rsidRDefault="00E46A47" w:rsidP="00E46A47">
                <w:pPr>
                  <w:spacing w:line="276" w:lineRule="auto"/>
                  <w:jc w:val="right"/>
                  <w:rPr>
                    <w:sz w:val="24"/>
                  </w:rPr>
                </w:pPr>
                <w:proofErr w:type="spellStart"/>
                <w:r w:rsidRPr="001F4B1A">
                  <w:rPr>
                    <w:sz w:val="24"/>
                  </w:rPr>
                  <w:t>MailChimp</w:t>
                </w:r>
                <w:proofErr w:type="spellEnd"/>
                <w:r w:rsidRPr="001F4B1A">
                  <w:rPr>
                    <w:sz w:val="24"/>
                  </w:rPr>
                  <w:t xml:space="preserve">, Gmail, WordPress, über einen externen Partner (Riva) Anbindung an </w:t>
                </w:r>
                <w:proofErr w:type="spellStart"/>
                <w:r w:rsidRPr="001F4B1A">
                  <w:rPr>
                    <w:sz w:val="24"/>
                  </w:rPr>
                  <w:t>GroupWise</w:t>
                </w:r>
                <w:proofErr w:type="spellEnd"/>
                <w:r w:rsidRPr="001F4B1A">
                  <w:rPr>
                    <w:sz w:val="24"/>
                  </w:rPr>
                  <w:t xml:space="preserve">, Outlook </w:t>
                </w:r>
                <w:proofErr w:type="spellStart"/>
                <w:r w:rsidRPr="001F4B1A">
                  <w:rPr>
                    <w:sz w:val="24"/>
                  </w:rPr>
                  <w:t>plugin</w:t>
                </w:r>
                <w:proofErr w:type="spellEnd"/>
              </w:p>
            </w:sdtContent>
          </w:sdt>
        </w:tc>
      </w:tr>
      <w:tr w:rsidR="00E46A47" w:rsidRPr="00E46A47" w14:paraId="382FD3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14:paraId="2576D072"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14:paraId="5A277E94"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03BEC7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14:paraId="1DCFBAE5"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14:paraId="4541AE0B" w14:textId="77777777"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E14F9C" w14:paraId="5565986E"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14:paraId="48F62606"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14:paraId="261D8434" w14:textId="77777777"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14:paraId="35959020" w14:textId="77777777" w:rsidR="00E46A47" w:rsidRPr="00E46A47" w:rsidRDefault="008D094B" w:rsidP="00E46A47">
          <w:pPr>
            <w:spacing w:line="360" w:lineRule="auto"/>
            <w:jc w:val="both"/>
            <w:rPr>
              <w:sz w:val="24"/>
              <w:u w:val="single"/>
            </w:rPr>
          </w:pPr>
          <w:sdt>
            <w:sdtPr>
              <w:rPr>
                <w:sz w:val="24"/>
              </w:rPr>
              <w:tag w:val="goog_rdk_206"/>
              <w:id w:val="155201481"/>
            </w:sdtPr>
            <w:sdtContent>
              <w:r w:rsidR="00C977FD">
                <w:rPr>
                  <w:sz w:val="24"/>
                </w:rPr>
                <w:br/>
              </w:r>
              <w:r w:rsidR="00E46A47" w:rsidRPr="001F4B1A">
                <w:rPr>
                  <w:sz w:val="24"/>
                </w:rPr>
                <w:t>Nachteil:</w:t>
              </w:r>
            </w:sdtContent>
          </w:sdt>
        </w:p>
        <w:sdt>
          <w:sdtPr>
            <w:tag w:val="goog_rdk_207"/>
            <w:id w:val="1936316821"/>
          </w:sdtPr>
          <w:sdtContent>
            <w:p w14:paraId="45C6DF23" w14:textId="77777777"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sdt>
      <w:sdtPr>
        <w:rPr>
          <w:sz w:val="24"/>
        </w:rPr>
        <w:tag w:val="goog_rdk_208"/>
        <w:id w:val="-1799909864"/>
      </w:sdtPr>
      <w:sdtContent>
        <w:p w14:paraId="796B0E70" w14:textId="77777777" w:rsidR="00E46A47" w:rsidRPr="001F4B1A" w:rsidRDefault="00E46A47" w:rsidP="00E46A47">
          <w:pPr>
            <w:spacing w:line="360" w:lineRule="auto"/>
            <w:jc w:val="both"/>
            <w:rPr>
              <w:sz w:val="24"/>
            </w:rPr>
          </w:pPr>
          <w:r w:rsidRPr="001F4B1A">
            <w:rPr>
              <w:sz w:val="24"/>
            </w:rPr>
            <w:t>Vorteil:</w:t>
          </w:r>
        </w:p>
      </w:sdtContent>
    </w:sdt>
    <w:sdt>
      <w:sdtPr>
        <w:tag w:val="goog_rdk_209"/>
        <w:id w:val="-1721038256"/>
      </w:sdtPr>
      <w:sdtContent>
        <w:p w14:paraId="1B15DEE4" w14:textId="77777777"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14:paraId="3114A293" w14:textId="77777777"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14:paraId="7FADC1C2" w14:textId="22F45E73" w:rsidR="00E46A47" w:rsidRPr="00E46A47" w:rsidRDefault="00E46A47" w:rsidP="00E46A47">
          <w:pPr>
            <w:pStyle w:val="Listenabsatz"/>
            <w:numPr>
              <w:ilvl w:val="0"/>
              <w:numId w:val="22"/>
            </w:numPr>
            <w:spacing w:line="360" w:lineRule="auto"/>
            <w:jc w:val="both"/>
            <w:rPr>
              <w:sz w:val="24"/>
            </w:rPr>
          </w:pPr>
          <w:r w:rsidRPr="00E46A47">
            <w:rPr>
              <w:sz w:val="24"/>
            </w:rPr>
            <w:t>Es gibt einen Bug Tracker auf Git</w:t>
          </w:r>
          <w:r w:rsidR="001100B7">
            <w:rPr>
              <w:sz w:val="24"/>
            </w:rPr>
            <w:t>H</w:t>
          </w:r>
          <w:r w:rsidRPr="00E46A47">
            <w:rPr>
              <w:sz w:val="24"/>
            </w:rPr>
            <w:t>ub</w:t>
          </w:r>
        </w:p>
      </w:sdtContent>
    </w:sdt>
    <w:p w14:paraId="00F9FA9C" w14:textId="77777777" w:rsidR="001F4B1A" w:rsidRDefault="001F4B1A" w:rsidP="001F4B1A"/>
    <w:p w14:paraId="3BA9531E" w14:textId="77777777" w:rsidR="00E46A47" w:rsidRPr="001F4B1A" w:rsidRDefault="00E46A47" w:rsidP="001F4B1A">
      <w:pPr>
        <w:pStyle w:val="StandardJKU"/>
        <w:rPr>
          <w:b/>
          <w:bCs/>
          <w:sz w:val="24"/>
          <w:szCs w:val="24"/>
        </w:rPr>
      </w:pPr>
      <w:r w:rsidRPr="001F4B1A">
        <w:rPr>
          <w:b/>
          <w:bCs/>
          <w:sz w:val="24"/>
          <w:szCs w:val="24"/>
        </w:rPr>
        <w:t>1CRM</w:t>
      </w:r>
    </w:p>
    <w:sdt>
      <w:sdtPr>
        <w:rPr>
          <w:sz w:val="24"/>
          <w:szCs w:val="24"/>
        </w:rPr>
        <w:tag w:val="goog_rdk_220"/>
        <w:id w:val="-15010298"/>
      </w:sdtPr>
      <w:sdtContent>
        <w:p w14:paraId="0DEBA5D7" w14:textId="77777777" w:rsidR="001F4B1A" w:rsidRDefault="001F4B1A" w:rsidP="00E46A47">
          <w:pPr>
            <w:spacing w:line="360" w:lineRule="auto"/>
            <w:jc w:val="both"/>
            <w:rPr>
              <w:sz w:val="24"/>
              <w:szCs w:val="24"/>
              <w:u w:val="single"/>
            </w:rPr>
          </w:pPr>
        </w:p>
        <w:p w14:paraId="69E67552" w14:textId="2B198AB9" w:rsidR="00E46A47" w:rsidRPr="00E46A47" w:rsidRDefault="00E46A47" w:rsidP="00E46A47">
          <w:pPr>
            <w:spacing w:line="360" w:lineRule="auto"/>
            <w:jc w:val="both"/>
            <w:rPr>
              <w:sz w:val="24"/>
              <w:szCs w:val="24"/>
            </w:rPr>
          </w:pP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14:paraId="492FB94F" w14:textId="2F8F7913" w:rsidR="00E46A47" w:rsidRPr="0014765E" w:rsidRDefault="00E46A47" w:rsidP="00E46A47">
              <w:pPr>
                <w:spacing w:line="360" w:lineRule="auto"/>
                <w:jc w:val="both"/>
                <w:rPr>
                  <w:sz w:val="24"/>
                  <w:szCs w:val="24"/>
                  <w:lang w:val="en-US"/>
                </w:rPr>
              </w:pPr>
              <w:r w:rsidRPr="00E46A47">
                <w:rPr>
                  <w:sz w:val="24"/>
                  <w:szCs w:val="24"/>
                  <w:lang w:val="en-GB"/>
                </w:rPr>
                <w:t>LINK</w:t>
              </w:r>
              <w:r w:rsidRPr="001F4B1A">
                <w:rPr>
                  <w:sz w:val="24"/>
                  <w:szCs w:val="24"/>
                  <w:lang w:val="en-GB"/>
                </w:rPr>
                <w:t>:</w:t>
              </w:r>
              <w:hyperlink r:id="rId18">
                <w:r w:rsidRPr="001F4B1A">
                  <w:rPr>
                    <w:sz w:val="24"/>
                    <w:szCs w:val="24"/>
                    <w:lang w:val="en-GB"/>
                  </w:rPr>
                  <w:t xml:space="preserve"> </w:t>
                </w:r>
              </w:hyperlink>
              <w:r w:rsidRPr="001F4B1A">
                <w:rPr>
                  <w:sz w:val="24"/>
                  <w:szCs w:val="24"/>
                  <w:u w:val="single"/>
                  <w:lang w:val="en-GB"/>
                </w:rPr>
                <w:t>https://1crm-system.de</w:t>
              </w:r>
            </w:p>
          </w:sdtContent>
        </w:sdt>
        <w:p w14:paraId="46E4E277" w14:textId="77777777" w:rsidR="00E46A47" w:rsidRPr="00E46A47" w:rsidRDefault="008D094B" w:rsidP="00E46A47">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8"/>
      </w:tblGrid>
      <w:tr w:rsidR="00E46A47" w:rsidRPr="00E46A47" w14:paraId="2D7EAEFC" w14:textId="77777777" w:rsidTr="00E46A47">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14:paraId="55D0D61B" w14:textId="77777777" w:rsidR="00E46A47" w:rsidRPr="00C977FD" w:rsidRDefault="008D094B" w:rsidP="00E46A47">
                <w:pPr>
                  <w:spacing w:line="276" w:lineRule="auto"/>
                  <w:rPr>
                    <w:b/>
                    <w:sz w:val="24"/>
                    <w:szCs w:val="24"/>
                  </w:rPr>
                </w:pPr>
                <w:hyperlink r:id="rId19"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14:paraId="47B2B2B5"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150CCC78"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14:paraId="700BBC3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14:paraId="0D41169A"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37B2E9C5"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14:paraId="270CC5C0"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14:paraId="300B2C65"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1F4B1A" w14:paraId="6D349E4F" w14:textId="77777777" w:rsidTr="00E46A47">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14:paraId="65BF048E"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14:paraId="6C1E9B31" w14:textId="77777777" w:rsidR="00E46A47" w:rsidRPr="001F4B1A" w:rsidRDefault="00E46A47" w:rsidP="00E46A47">
                <w:pPr>
                  <w:spacing w:line="276" w:lineRule="auto"/>
                  <w:jc w:val="right"/>
                  <w:rPr>
                    <w:sz w:val="24"/>
                    <w:szCs w:val="24"/>
                  </w:rPr>
                </w:pPr>
                <w:r w:rsidRPr="001F4B1A">
                  <w:rPr>
                    <w:sz w:val="24"/>
                    <w:szCs w:val="24"/>
                  </w:rPr>
                  <w:t>Terminverwaltung, Kalender, E-Mail Management, Beziehungsmanagement, Zeiterfassung, Kontakt- &amp; Kundenverwaltung, Eventmangement, Service und Supportmanagement, Import &amp; Export</w:t>
                </w:r>
              </w:p>
            </w:sdtContent>
          </w:sdt>
        </w:tc>
      </w:tr>
      <w:tr w:rsidR="00E46A47" w:rsidRPr="00E46A47" w14:paraId="3C3538DC"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14:paraId="16AA321D"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14:paraId="1A514E4A"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36CD2FB4"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14:paraId="60D330CD"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14:paraId="2104235B"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0E9B63D1"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14:paraId="78ABD777"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14:paraId="7375F094"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E46A47" w:rsidRPr="00E14F9C" w14:paraId="038EAB28" w14:textId="7777777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7"/>
              <w:id w:val="7262764"/>
            </w:sdtPr>
            <w:sdtContent>
              <w:p w14:paraId="7A50FAC0" w14:textId="77777777" w:rsidR="00E46A47" w:rsidRPr="00C977FD" w:rsidRDefault="00E46A47" w:rsidP="00E46A47">
                <w:pPr>
                  <w:spacing w:line="276" w:lineRule="auto"/>
                  <w:rPr>
                    <w:b/>
                    <w:sz w:val="24"/>
                    <w:szCs w:val="24"/>
                  </w:rPr>
                </w:pPr>
                <w:r w:rsidRPr="00C977FD">
                  <w:rPr>
                    <w:b/>
                    <w:sz w:val="24"/>
                    <w:szCs w:val="24"/>
                  </w:rPr>
                  <w:t>Schnittstell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8"/>
              <w:id w:val="1534843546"/>
            </w:sdtPr>
            <w:sdtContent>
              <w:p w14:paraId="0FB08FF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Google, Dropbox, </w:t>
                </w:r>
                <w:proofErr w:type="spellStart"/>
                <w:r w:rsidRPr="00E46A47">
                  <w:rPr>
                    <w:sz w:val="24"/>
                    <w:szCs w:val="24"/>
                    <w:lang w:val="en-GB"/>
                  </w:rPr>
                  <w:t>Woocommerce</w:t>
                </w:r>
                <w:proofErr w:type="spellEnd"/>
                <w:r w:rsidRPr="00E46A47">
                  <w:rPr>
                    <w:sz w:val="24"/>
                    <w:szCs w:val="24"/>
                    <w:lang w:val="en-GB"/>
                  </w:rPr>
                  <w:t>, Typo3, Magento, (Microsoft Outlook Integration)</w:t>
                </w:r>
              </w:p>
            </w:sdtContent>
          </w:sdt>
        </w:tc>
      </w:tr>
      <w:tr w:rsidR="00C977FD" w:rsidRPr="00E46A47" w14:paraId="0FE9846C" w14:textId="7777777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14:paraId="1348BD27" w14:textId="77777777"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14:paraId="688D4DAB"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0C3A9A6"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14:paraId="0C89DAE9" w14:textId="77777777"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14:paraId="1F9FCE8D" w14:textId="77777777" w:rsidR="00E46A47" w:rsidRPr="00E46A47" w:rsidRDefault="00E46A47" w:rsidP="00E46A47">
                <w:pPr>
                  <w:spacing w:line="276" w:lineRule="auto"/>
                  <w:jc w:val="right"/>
                  <w:rPr>
                    <w:sz w:val="24"/>
                    <w:szCs w:val="24"/>
                  </w:rPr>
                </w:pPr>
                <w:r w:rsidRPr="00E46A47">
                  <w:rPr>
                    <w:sz w:val="24"/>
                    <w:szCs w:val="24"/>
                  </w:rPr>
                  <w:t>Linux</w:t>
                </w:r>
              </w:p>
            </w:sdtContent>
          </w:sdt>
        </w:tc>
      </w:tr>
    </w:tbl>
    <w:sdt>
      <w:sdtPr>
        <w:rPr>
          <w:sz w:val="24"/>
          <w:szCs w:val="24"/>
        </w:rPr>
        <w:tag w:val="goog_rdk_241"/>
        <w:id w:val="21217983"/>
      </w:sdtPr>
      <w:sdtContent>
        <w:p w14:paraId="7D502882"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14:paraId="072EEFF4" w14:textId="77777777" w:rsidR="00E46A47" w:rsidRPr="001F4B1A" w:rsidRDefault="00E46A47" w:rsidP="00E46A47">
          <w:pPr>
            <w:spacing w:line="360" w:lineRule="auto"/>
            <w:jc w:val="both"/>
            <w:rPr>
              <w:sz w:val="24"/>
              <w:szCs w:val="24"/>
            </w:rPr>
          </w:pPr>
          <w:r w:rsidRPr="001F4B1A">
            <w:rPr>
              <w:sz w:val="24"/>
              <w:szCs w:val="24"/>
            </w:rPr>
            <w:t>Nachteil:</w:t>
          </w:r>
        </w:p>
      </w:sdtContent>
    </w:sdt>
    <w:sdt>
      <w:sdtPr>
        <w:rPr>
          <w:sz w:val="24"/>
          <w:szCs w:val="24"/>
        </w:rPr>
        <w:tag w:val="goog_rdk_243"/>
        <w:id w:val="-1335141288"/>
      </w:sdtPr>
      <w:sdtContent>
        <w:p w14:paraId="2EB8065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14:paraId="64D7C88A" w14:textId="77777777" w:rsidR="00E46A47" w:rsidRPr="001F4B1A" w:rsidRDefault="00E46A47" w:rsidP="00E46A47">
          <w:pPr>
            <w:spacing w:line="360" w:lineRule="auto"/>
            <w:jc w:val="both"/>
            <w:rPr>
              <w:sz w:val="24"/>
              <w:szCs w:val="24"/>
            </w:rPr>
          </w:pPr>
          <w:r w:rsidRPr="001F4B1A">
            <w:rPr>
              <w:sz w:val="24"/>
              <w:szCs w:val="24"/>
            </w:rPr>
            <w:t>Vorteil:</w:t>
          </w:r>
        </w:p>
      </w:sdtContent>
    </w:sdt>
    <w:sdt>
      <w:sdtPr>
        <w:rPr>
          <w:sz w:val="24"/>
          <w:szCs w:val="24"/>
        </w:rPr>
        <w:tag w:val="goog_rdk_245"/>
        <w:id w:val="1174998475"/>
      </w:sdtPr>
      <w:sdtContent>
        <w:p w14:paraId="453531EC"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14:paraId="24C8F1C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14:paraId="4BEFCD89"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Content>
        <w:p w14:paraId="49ACD8BC" w14:textId="77777777" w:rsidR="00E46A47" w:rsidRPr="00E46A47" w:rsidRDefault="008D094B" w:rsidP="00E46A47">
          <w:pPr>
            <w:spacing w:line="360" w:lineRule="auto"/>
            <w:jc w:val="both"/>
            <w:rPr>
              <w:b/>
              <w:sz w:val="24"/>
              <w:szCs w:val="24"/>
            </w:rPr>
          </w:pPr>
        </w:p>
      </w:sdtContent>
    </w:sdt>
    <w:p w14:paraId="07038795" w14:textId="77777777" w:rsidR="00E46A47" w:rsidRPr="001F4B1A" w:rsidRDefault="00E46A47" w:rsidP="001F4B1A">
      <w:pPr>
        <w:pStyle w:val="StandardJKU"/>
        <w:rPr>
          <w:b/>
          <w:bCs/>
          <w:sz w:val="24"/>
          <w:szCs w:val="24"/>
        </w:rPr>
      </w:pPr>
      <w:proofErr w:type="spellStart"/>
      <w:r w:rsidRPr="001F4B1A">
        <w:rPr>
          <w:b/>
          <w:bCs/>
          <w:sz w:val="24"/>
          <w:szCs w:val="24"/>
        </w:rPr>
        <w:t>CiviCRM</w:t>
      </w:r>
      <w:proofErr w:type="spellEnd"/>
    </w:p>
    <w:sdt>
      <w:sdtPr>
        <w:rPr>
          <w:sz w:val="24"/>
          <w:szCs w:val="24"/>
        </w:rPr>
        <w:tag w:val="goog_rdk_250"/>
        <w:id w:val="-1280648527"/>
      </w:sdtPr>
      <w:sdtContent>
        <w:p w14:paraId="108CBB73" w14:textId="77777777" w:rsidR="001F4B1A" w:rsidRDefault="001F4B1A" w:rsidP="00C977FD">
          <w:pPr>
            <w:spacing w:line="360" w:lineRule="auto"/>
            <w:jc w:val="both"/>
            <w:rPr>
              <w:sz w:val="24"/>
              <w:szCs w:val="24"/>
              <w:u w:val="single"/>
            </w:rPr>
          </w:pPr>
        </w:p>
        <w:p w14:paraId="2D750618" w14:textId="4F7D2F4F" w:rsidR="00E46A47" w:rsidRPr="00E46A47" w:rsidRDefault="00E46A47" w:rsidP="00C977FD">
          <w:pPr>
            <w:spacing w:line="360" w:lineRule="auto"/>
            <w:jc w:val="both"/>
            <w:rPr>
              <w:sz w:val="24"/>
              <w:szCs w:val="24"/>
            </w:rPr>
          </w:pP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14:paraId="7D778B93" w14:textId="77777777" w:rsidR="00E46A47" w:rsidRPr="00E46A47" w:rsidRDefault="008D094B" w:rsidP="00E46A47">
          <w:pPr>
            <w:spacing w:line="360" w:lineRule="auto"/>
            <w:rPr>
              <w:sz w:val="24"/>
              <w:szCs w:val="24"/>
            </w:rPr>
          </w:pPr>
        </w:p>
      </w:sdtContent>
    </w:sdt>
    <w:sdt>
      <w:sdtPr>
        <w:rPr>
          <w:sz w:val="24"/>
          <w:szCs w:val="24"/>
        </w:rPr>
        <w:tag w:val="goog_rdk_252"/>
        <w:id w:val="-462421688"/>
      </w:sdtPr>
      <w:sdtContent>
        <w:p w14:paraId="6E3283D4" w14:textId="77777777"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Content>
        <w:p w14:paraId="22F85EEB" w14:textId="77777777"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Content>
        <w:p w14:paraId="2D5E1D70" w14:textId="77777777" w:rsidR="00E46A47" w:rsidRPr="00E46A47" w:rsidRDefault="008D094B" w:rsidP="00C977FD">
          <w:pPr>
            <w:spacing w:line="360" w:lineRule="auto"/>
            <w:jc w:val="both"/>
            <w:rPr>
              <w:sz w:val="24"/>
              <w:szCs w:val="24"/>
            </w:rPr>
          </w:pPr>
        </w:p>
      </w:sdtContent>
    </w:sdt>
    <w:sdt>
      <w:sdtPr>
        <w:rPr>
          <w:sz w:val="24"/>
          <w:szCs w:val="24"/>
        </w:rPr>
        <w:tag w:val="goog_rdk_255"/>
        <w:id w:val="1324242652"/>
      </w:sdtPr>
      <w:sdtContent>
        <w:p w14:paraId="0E9C10C8"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14:paraId="143C79E3"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14:paraId="6F1CB9E7" w14:textId="77777777"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14:paraId="3C14B4DA" w14:textId="77777777"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14:paraId="016AD243"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14:paraId="7A10F741"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14:paraId="77EA6B2D"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p w14:paraId="771E9EBF" w14:textId="603D0766" w:rsidR="00E46A47" w:rsidRPr="00E46A47" w:rsidRDefault="00E46A47" w:rsidP="00E46A47">
      <w:pPr>
        <w:spacing w:line="360" w:lineRule="auto"/>
        <w:rPr>
          <w:sz w:val="24"/>
          <w:szCs w:val="24"/>
        </w:rPr>
      </w:pPr>
    </w:p>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2F21C470"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14:paraId="6CBCF9E6"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14:paraId="28CBD7C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67B367F6"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14:paraId="3D79B9AE"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14:paraId="01D51C82"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791C8D4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14:paraId="68A8462C"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14:paraId="1A98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21CB2551"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14:paraId="5765AC65"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14:paraId="72938E68" w14:textId="77777777"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14:paraId="013AE94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14:paraId="09635FE2"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14:paraId="44621135"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7CE8D76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14:paraId="4C135BFF"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14:paraId="1DBD295F"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7F35D2C5"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14:paraId="0B9BBB7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14:paraId="7072CD2B"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14F9C" w14:paraId="1B77CC4A"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8"/>
              <w:id w:val="1125975501"/>
            </w:sdtPr>
            <w:sdtContent>
              <w:p w14:paraId="4EE3BBFD" w14:textId="77777777" w:rsidR="00E46A47" w:rsidRPr="00C977FD" w:rsidRDefault="00E46A47" w:rsidP="00E46A47">
                <w:pPr>
                  <w:spacing w:line="276" w:lineRule="auto"/>
                  <w:rPr>
                    <w:b/>
                    <w:sz w:val="24"/>
                    <w:szCs w:val="24"/>
                  </w:rPr>
                </w:pPr>
                <w:r w:rsidRPr="00C977FD">
                  <w:rPr>
                    <w:b/>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9"/>
              <w:id w:val="-971670264"/>
            </w:sdtPr>
            <w:sdtContent>
              <w:p w14:paraId="11AFAC75" w14:textId="77777777" w:rsidR="00E46A47" w:rsidRPr="00E46A47" w:rsidRDefault="0014765E" w:rsidP="00E46A47">
                <w:pPr>
                  <w:spacing w:line="276" w:lineRule="auto"/>
                  <w:jc w:val="right"/>
                  <w:rPr>
                    <w:sz w:val="24"/>
                    <w:szCs w:val="24"/>
                    <w:lang w:val="en-GB"/>
                  </w:rPr>
                </w:pPr>
                <w:r w:rsidRPr="00E46A47">
                  <w:rPr>
                    <w:sz w:val="24"/>
                    <w:szCs w:val="24"/>
                    <w:lang w:val="en-GB"/>
                  </w:rPr>
                  <w:t>Drupal</w:t>
                </w:r>
                <w:r w:rsidR="00E46A47" w:rsidRPr="00E46A47">
                  <w:rPr>
                    <w:sz w:val="24"/>
                    <w:szCs w:val="24"/>
                    <w:lang w:val="en-GB"/>
                  </w:rPr>
                  <w:t xml:space="preserve">, </w:t>
                </w:r>
                <w:r w:rsidRPr="00E46A47">
                  <w:rPr>
                    <w:sz w:val="24"/>
                    <w:szCs w:val="24"/>
                    <w:lang w:val="en-GB"/>
                  </w:rPr>
                  <w:t>WordPress</w:t>
                </w:r>
                <w:r w:rsidR="00E46A47" w:rsidRPr="00E46A47">
                  <w:rPr>
                    <w:sz w:val="24"/>
                    <w:szCs w:val="24"/>
                    <w:lang w:val="en-GB"/>
                  </w:rPr>
                  <w:t xml:space="preserve"> und </w:t>
                </w:r>
                <w:r>
                  <w:rPr>
                    <w:sz w:val="24"/>
                    <w:szCs w:val="24"/>
                    <w:lang w:val="en-GB"/>
                  </w:rPr>
                  <w:t>J</w:t>
                </w:r>
                <w:r w:rsidR="00E46A47" w:rsidRPr="00E46A47">
                  <w:rPr>
                    <w:sz w:val="24"/>
                    <w:szCs w:val="24"/>
                    <w:lang w:val="en-GB"/>
                  </w:rPr>
                  <w:t xml:space="preserve">oomla, Stripe, </w:t>
                </w:r>
                <w:r w:rsidRPr="00E46A47">
                  <w:rPr>
                    <w:sz w:val="24"/>
                    <w:szCs w:val="24"/>
                    <w:lang w:val="en-GB"/>
                  </w:rPr>
                  <w:t>Mail Chimp</w:t>
                </w:r>
                <w:r w:rsidR="00E46A47" w:rsidRPr="00E46A47">
                  <w:rPr>
                    <w:sz w:val="24"/>
                    <w:szCs w:val="24"/>
                    <w:lang w:val="en-GB"/>
                  </w:rPr>
                  <w:t>, Clickatell, Twilio, iATS Payments, Sage Pay, eWAY, Omnipay, GoToWebinar, Google Apps uvm.</w:t>
                </w:r>
              </w:p>
            </w:sdtContent>
          </w:sdt>
        </w:tc>
      </w:tr>
      <w:tr w:rsidR="00E46A47" w:rsidRPr="00E46A47" w14:paraId="4CE9D274"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14:paraId="5DE4E6CE"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14:paraId="3177685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32A0C828"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14:paraId="413B7C9D"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14:paraId="2228700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14:paraId="045E599E"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6DC43A7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14:paraId="5D2B847D"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14:paraId="6986A712" w14:textId="77777777" w:rsidR="00E46A47" w:rsidRPr="00E46A47" w:rsidRDefault="00E46A47" w:rsidP="00E46A47">
                <w:pPr>
                  <w:spacing w:line="276" w:lineRule="auto"/>
                  <w:jc w:val="right"/>
                  <w:rPr>
                    <w:sz w:val="24"/>
                    <w:szCs w:val="24"/>
                  </w:rPr>
                </w:pPr>
                <w:r w:rsidRPr="00E46A47">
                  <w:rPr>
                    <w:sz w:val="24"/>
                    <w:szCs w:val="24"/>
                  </w:rPr>
                  <w:t>MySQL &amp; MariaDB</w:t>
                </w:r>
              </w:p>
            </w:sdtContent>
          </w:sdt>
        </w:tc>
      </w:tr>
    </w:tbl>
    <w:sdt>
      <w:sdtPr>
        <w:rPr>
          <w:sz w:val="24"/>
          <w:szCs w:val="24"/>
        </w:rPr>
        <w:tag w:val="goog_rdk_287"/>
        <w:id w:val="-953710738"/>
      </w:sdtPr>
      <w:sdtContent>
        <w:p w14:paraId="1C03309C"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14:paraId="416C9AA0" w14:textId="77777777" w:rsidR="00E46A47" w:rsidRPr="001F4B1A" w:rsidRDefault="00E46A47" w:rsidP="00E46A47">
          <w:pPr>
            <w:rPr>
              <w:sz w:val="24"/>
              <w:szCs w:val="24"/>
            </w:rPr>
          </w:pPr>
          <w:r w:rsidRPr="001F4B1A">
            <w:rPr>
              <w:sz w:val="24"/>
              <w:szCs w:val="24"/>
            </w:rPr>
            <w:t>Vorteil:</w:t>
          </w:r>
        </w:p>
      </w:sdtContent>
    </w:sdt>
    <w:sdt>
      <w:sdtPr>
        <w:rPr>
          <w:sz w:val="24"/>
          <w:szCs w:val="24"/>
        </w:rPr>
        <w:tag w:val="goog_rdk_289"/>
        <w:id w:val="-1879856167"/>
      </w:sdtPr>
      <w:sdtContent>
        <w:p w14:paraId="7E74D0AD" w14:textId="5EACFFB9" w:rsidR="00E46A47" w:rsidRPr="001F4B1A" w:rsidRDefault="00E46A47" w:rsidP="001F4B1A">
          <w:pPr>
            <w:pStyle w:val="StandardJKU"/>
            <w:numPr>
              <w:ilvl w:val="0"/>
              <w:numId w:val="34"/>
            </w:numPr>
            <w:rPr>
              <w:sz w:val="24"/>
              <w:szCs w:val="24"/>
            </w:rPr>
          </w:pPr>
          <w:r w:rsidRPr="001F4B1A">
            <w:rPr>
              <w:sz w:val="24"/>
              <w:szCs w:val="24"/>
            </w:rPr>
            <w:t>Sehr große Funktionsvielfalt</w:t>
          </w:r>
        </w:p>
      </w:sdtContent>
    </w:sdt>
    <w:p w14:paraId="42C3ED52" w14:textId="77777777" w:rsidR="001F4B1A" w:rsidRDefault="001F4B1A" w:rsidP="001F4B1A">
      <w:pPr>
        <w:pStyle w:val="StandardJKU"/>
        <w:rPr>
          <w:b/>
          <w:bCs/>
          <w:sz w:val="24"/>
          <w:szCs w:val="24"/>
        </w:rPr>
      </w:pPr>
    </w:p>
    <w:p w14:paraId="6A264E7F" w14:textId="75FE95C0" w:rsidR="00E46A47" w:rsidRPr="001F4B1A" w:rsidRDefault="00F625F7" w:rsidP="001F4B1A">
      <w:pPr>
        <w:pStyle w:val="StandardJKU"/>
        <w:rPr>
          <w:b/>
          <w:bCs/>
          <w:sz w:val="24"/>
          <w:szCs w:val="24"/>
        </w:rPr>
      </w:pPr>
      <w:proofErr w:type="spellStart"/>
      <w:r w:rsidRPr="001F4B1A">
        <w:rPr>
          <w:b/>
          <w:bCs/>
          <w:sz w:val="24"/>
          <w:szCs w:val="24"/>
        </w:rPr>
        <w:t>SugarCRM</w:t>
      </w:r>
      <w:proofErr w:type="spellEnd"/>
    </w:p>
    <w:sdt>
      <w:sdtPr>
        <w:rPr>
          <w:sz w:val="24"/>
          <w:szCs w:val="24"/>
        </w:rPr>
        <w:tag w:val="goog_rdk_297"/>
        <w:id w:val="176935375"/>
      </w:sdtPr>
      <w:sdtContent>
        <w:p w14:paraId="5A9E3AD2" w14:textId="77777777" w:rsidR="00E46A47" w:rsidRPr="00E46A47" w:rsidRDefault="008D094B" w:rsidP="00E03B4B">
          <w:pPr>
            <w:spacing w:line="360" w:lineRule="auto"/>
            <w:jc w:val="both"/>
            <w:rPr>
              <w:sz w:val="24"/>
              <w:szCs w:val="24"/>
            </w:rPr>
          </w:pPr>
        </w:p>
      </w:sdtContent>
    </w:sdt>
    <w:sdt>
      <w:sdtPr>
        <w:rPr>
          <w:sz w:val="24"/>
          <w:szCs w:val="24"/>
        </w:rPr>
        <w:tag w:val="goog_rdk_298"/>
        <w:id w:val="1751465465"/>
      </w:sdtPr>
      <w:sdtContent>
        <w:p w14:paraId="03437E95" w14:textId="5E1F9133" w:rsidR="00E46A47" w:rsidRPr="00E46A47" w:rsidRDefault="00E46A47" w:rsidP="00E03B4B">
          <w:pPr>
            <w:spacing w:line="360" w:lineRule="auto"/>
            <w:jc w:val="both"/>
            <w:rPr>
              <w:sz w:val="24"/>
              <w:szCs w:val="24"/>
            </w:rPr>
          </w:pP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14:paraId="4F5BCA02" w14:textId="26A4A326" w:rsidR="00E46A47" w:rsidRPr="00E46A47"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B.: Automatisierung der Vertriebsabteilung, Marketingkampagnen, Kundensupport, Zusammenarbeit und Berichterstellung. Es ist in hohem Maße anpassbar und es sind </w:t>
          </w:r>
          <w:r w:rsidRPr="00E46A47">
            <w:rPr>
              <w:sz w:val="24"/>
              <w:szCs w:val="24"/>
            </w:rPr>
            <w:lastRenderedPageBreak/>
            <w:t>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3B7DC631"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0"/>
              <w:id w:val="-2137018587"/>
            </w:sdtPr>
            <w:sdtContent>
              <w:p w14:paraId="0F618B32" w14:textId="77777777" w:rsidR="00E46A47" w:rsidRPr="00E46A47" w:rsidRDefault="00E46A47" w:rsidP="00E46A47">
                <w:pPr>
                  <w:spacing w:line="276" w:lineRule="auto"/>
                  <w:rPr>
                    <w:sz w:val="24"/>
                    <w:szCs w:val="24"/>
                  </w:rPr>
                </w:pPr>
                <w:r w:rsidRPr="00E46A47">
                  <w:rPr>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14:paraId="2C25A6D3"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75D4B40"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2"/>
              <w:id w:val="782232091"/>
            </w:sdtPr>
            <w:sdtContent>
              <w:p w14:paraId="632921F6" w14:textId="77777777" w:rsidR="00E46A47" w:rsidRPr="00E46A47" w:rsidRDefault="00E46A47" w:rsidP="00E46A47">
                <w:pPr>
                  <w:spacing w:line="276" w:lineRule="auto"/>
                  <w:rPr>
                    <w:sz w:val="24"/>
                    <w:szCs w:val="24"/>
                  </w:rPr>
                </w:pPr>
                <w:r w:rsidRPr="00E46A47">
                  <w:rPr>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14:paraId="3C08C43E"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784C9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4"/>
              <w:id w:val="-1771923138"/>
            </w:sdtPr>
            <w:sdtContent>
              <w:p w14:paraId="111CB018" w14:textId="77777777" w:rsidR="00E46A47" w:rsidRPr="00E46A47" w:rsidRDefault="00E46A47" w:rsidP="00E46A47">
                <w:pPr>
                  <w:spacing w:line="276" w:lineRule="auto"/>
                  <w:rPr>
                    <w:sz w:val="24"/>
                    <w:szCs w:val="24"/>
                  </w:rPr>
                </w:pPr>
                <w:r w:rsidRPr="00E46A47">
                  <w:rPr>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14:paraId="149C3408"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CDDDE4C"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6"/>
              <w:id w:val="519282304"/>
            </w:sdtPr>
            <w:sdtContent>
              <w:p w14:paraId="4C43A40D" w14:textId="77777777" w:rsidR="00E46A47" w:rsidRPr="00E46A47" w:rsidRDefault="00E46A47" w:rsidP="00E46A47">
                <w:pPr>
                  <w:spacing w:line="276" w:lineRule="auto"/>
                  <w:rPr>
                    <w:sz w:val="24"/>
                    <w:szCs w:val="24"/>
                  </w:rPr>
                </w:pPr>
                <w:r w:rsidRPr="00E46A47">
                  <w:rPr>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14:paraId="59F95279" w14:textId="77777777" w:rsidR="00E46A47" w:rsidRPr="00E46A47" w:rsidRDefault="00E46A47" w:rsidP="00E46A47">
                <w:pPr>
                  <w:spacing w:line="276" w:lineRule="auto"/>
                  <w:jc w:val="right"/>
                  <w:rPr>
                    <w:sz w:val="24"/>
                    <w:szCs w:val="24"/>
                  </w:rPr>
                </w:pPr>
                <w:r w:rsidRPr="001F4B1A">
                  <w:rPr>
                    <w:sz w:val="24"/>
                    <w:szCs w:val="24"/>
                  </w:rPr>
                  <w:t xml:space="preserve">Mitgliederverwaltung, Kontaktverwaltung, Spendenverwaltung, </w:t>
                </w:r>
                <w:proofErr w:type="spellStart"/>
                <w:r w:rsidRPr="001F4B1A">
                  <w:rPr>
                    <w:sz w:val="24"/>
                    <w:szCs w:val="24"/>
                  </w:rPr>
                  <w:t>Eventmangement</w:t>
                </w:r>
                <w:proofErr w:type="spellEnd"/>
                <w:r w:rsidRPr="001F4B1A">
                  <w:rPr>
                    <w:sz w:val="24"/>
                    <w:szCs w:val="24"/>
                  </w:rPr>
                  <w:t xml:space="preserve">, </w:t>
                </w:r>
                <w:proofErr w:type="spellStart"/>
                <w:r w:rsidRPr="001F4B1A">
                  <w:rPr>
                    <w:sz w:val="24"/>
                    <w:szCs w:val="24"/>
                  </w:rPr>
                  <w:t>Kampagnenmangement</w:t>
                </w:r>
                <w:proofErr w:type="spellEnd"/>
                <w:r w:rsidRPr="001F4B1A">
                  <w:rPr>
                    <w:sz w:val="24"/>
                    <w:szCs w:val="24"/>
                  </w:rPr>
                  <w:t xml:space="preserve">, Auswertungen, keine Veranstaltungen, Service und Support Management, kein Projekt </w:t>
                </w:r>
                <w:r w:rsidRPr="00E46A47">
                  <w:rPr>
                    <w:sz w:val="24"/>
                    <w:szCs w:val="24"/>
                  </w:rPr>
                  <w:t>Management</w:t>
                </w:r>
              </w:p>
            </w:sdtContent>
          </w:sdt>
        </w:tc>
      </w:tr>
      <w:tr w:rsidR="00E46A47" w:rsidRPr="00E46A47" w14:paraId="66A7EA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8"/>
              <w:id w:val="-142356539"/>
            </w:sdtPr>
            <w:sdtContent>
              <w:p w14:paraId="76A5EA7D" w14:textId="77777777" w:rsidR="00E46A47" w:rsidRPr="00E46A47" w:rsidRDefault="00E46A47" w:rsidP="00E46A47">
                <w:pPr>
                  <w:spacing w:line="276" w:lineRule="auto"/>
                  <w:rPr>
                    <w:sz w:val="24"/>
                    <w:szCs w:val="24"/>
                  </w:rPr>
                </w:pPr>
                <w:r w:rsidRPr="00E46A47">
                  <w:rPr>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14:paraId="5621B84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68AE8BAC"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0"/>
              <w:id w:val="717937878"/>
            </w:sdtPr>
            <w:sdtContent>
              <w:p w14:paraId="52EAF7E8" w14:textId="77777777" w:rsidR="00E46A47" w:rsidRPr="00E46A47" w:rsidRDefault="00E46A47" w:rsidP="00E46A47">
                <w:pPr>
                  <w:spacing w:line="276" w:lineRule="auto"/>
                  <w:rPr>
                    <w:sz w:val="24"/>
                    <w:szCs w:val="24"/>
                  </w:rPr>
                </w:pPr>
                <w:r w:rsidRPr="00E46A47">
                  <w:rPr>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14:paraId="1B355946"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765F38B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2"/>
              <w:id w:val="960770041"/>
            </w:sdtPr>
            <w:sdtContent>
              <w:p w14:paraId="0B313D00" w14:textId="77777777" w:rsidR="00E46A47" w:rsidRPr="00E46A47" w:rsidRDefault="00E46A47" w:rsidP="00E46A47">
                <w:pPr>
                  <w:spacing w:line="276" w:lineRule="auto"/>
                  <w:rPr>
                    <w:sz w:val="24"/>
                    <w:szCs w:val="24"/>
                  </w:rPr>
                </w:pPr>
                <w:r w:rsidRPr="00E46A47">
                  <w:rPr>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14:paraId="7AFDD19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16B9B18F"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4"/>
              <w:id w:val="818160658"/>
            </w:sdtPr>
            <w:sdtContent>
              <w:p w14:paraId="3E10C098" w14:textId="77777777" w:rsidR="00E46A47" w:rsidRPr="00E46A47" w:rsidRDefault="00E46A47" w:rsidP="00E46A47">
                <w:pPr>
                  <w:spacing w:line="276" w:lineRule="auto"/>
                  <w:rPr>
                    <w:sz w:val="24"/>
                    <w:szCs w:val="24"/>
                  </w:rPr>
                </w:pPr>
                <w:r w:rsidRPr="00E46A47">
                  <w:rPr>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5"/>
              <w:id w:val="315626373"/>
            </w:sdtPr>
            <w:sdtContent>
              <w:p w14:paraId="23B94C88" w14:textId="77777777" w:rsidR="00E46A47" w:rsidRPr="00E46A47" w:rsidRDefault="00E46A47" w:rsidP="00E46A47">
                <w:pPr>
                  <w:spacing w:line="276" w:lineRule="auto"/>
                  <w:jc w:val="right"/>
                  <w:rPr>
                    <w:sz w:val="24"/>
                    <w:szCs w:val="24"/>
                  </w:rPr>
                </w:pPr>
                <w:r w:rsidRPr="00E46A47">
                  <w:rPr>
                    <w:sz w:val="24"/>
                    <w:szCs w:val="24"/>
                    <w:lang w:val="en-GB"/>
                  </w:rPr>
                  <w:t xml:space="preserve">Stripe, </w:t>
                </w:r>
                <w:proofErr w:type="spellStart"/>
                <w:r w:rsidRPr="00E46A47">
                  <w:rPr>
                    <w:sz w:val="24"/>
                    <w:szCs w:val="24"/>
                    <w:lang w:val="en-GB"/>
                  </w:rPr>
                  <w:t>MailChimp</w:t>
                </w:r>
                <w:proofErr w:type="spellEnd"/>
                <w:r w:rsidRPr="00E46A47">
                  <w:rPr>
                    <w:sz w:val="24"/>
                    <w:szCs w:val="24"/>
                    <w:lang w:val="en-GB"/>
                  </w:rPr>
                  <w:t xml:space="preserve">, Clickatell, Twilio, iATS Payments, Sage Pay, eWAY, Omnipay, GoToWebinar, Google Apps uvm. </w:t>
                </w:r>
                <w:r w:rsidRPr="00E46A47">
                  <w:rPr>
                    <w:sz w:val="24"/>
                    <w:szCs w:val="24"/>
                  </w:rPr>
                  <w:t>(Microsoft Outlook)</w:t>
                </w:r>
              </w:p>
            </w:sdtContent>
          </w:sdt>
        </w:tc>
      </w:tr>
      <w:tr w:rsidR="00E46A47" w:rsidRPr="00E46A47" w14:paraId="59F311F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6"/>
              <w:id w:val="-1611654718"/>
            </w:sdtPr>
            <w:sdtContent>
              <w:p w14:paraId="6CDD7E9B" w14:textId="77777777" w:rsidR="00E46A47" w:rsidRPr="00E46A47" w:rsidRDefault="00E46A47" w:rsidP="00E46A47">
                <w:pPr>
                  <w:spacing w:line="276" w:lineRule="auto"/>
                  <w:rPr>
                    <w:sz w:val="24"/>
                    <w:szCs w:val="24"/>
                  </w:rPr>
                </w:pPr>
                <w:r w:rsidRPr="00E46A47">
                  <w:rPr>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14:paraId="084F0157"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1B6A501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8"/>
              <w:id w:val="-922255469"/>
            </w:sdtPr>
            <w:sdtContent>
              <w:p w14:paraId="5D05F744" w14:textId="77777777" w:rsidR="00E46A47" w:rsidRPr="00E46A47" w:rsidRDefault="00E46A47" w:rsidP="00E46A47">
                <w:pPr>
                  <w:spacing w:line="276" w:lineRule="auto"/>
                  <w:rPr>
                    <w:sz w:val="24"/>
                    <w:szCs w:val="24"/>
                  </w:rPr>
                </w:pPr>
                <w:r w:rsidRPr="00E46A47">
                  <w:rPr>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14:paraId="48EBDC2C"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55E993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20"/>
              <w:id w:val="-1645655048"/>
            </w:sdtPr>
            <w:sdtContent>
              <w:p w14:paraId="589030FD" w14:textId="77777777" w:rsidR="00E46A47" w:rsidRPr="00E46A47" w:rsidRDefault="00E46A47" w:rsidP="00E46A47">
                <w:pPr>
                  <w:spacing w:line="276" w:lineRule="auto"/>
                  <w:rPr>
                    <w:sz w:val="24"/>
                    <w:szCs w:val="24"/>
                  </w:rPr>
                </w:pPr>
                <w:r w:rsidRPr="00E46A47">
                  <w:rPr>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14:paraId="2EB44C8D" w14:textId="77777777"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Content>
        <w:p w14:paraId="7CD0D86E" w14:textId="1513B935" w:rsidR="00E03B4B" w:rsidRDefault="00E03B4B" w:rsidP="001F4B1A">
          <w:pPr>
            <w:rPr>
              <w:sz w:val="24"/>
              <w:szCs w:val="24"/>
            </w:rPr>
          </w:pPr>
        </w:p>
        <w:p w14:paraId="730BF177" w14:textId="77777777" w:rsidR="00E46A47" w:rsidRPr="00E46A47" w:rsidRDefault="008D094B" w:rsidP="001F4B1A">
          <w:pPr>
            <w:rPr>
              <w:sz w:val="24"/>
              <w:szCs w:val="24"/>
            </w:rPr>
          </w:pPr>
        </w:p>
      </w:sdtContent>
    </w:sdt>
    <w:sdt>
      <w:sdtPr>
        <w:rPr>
          <w:sz w:val="24"/>
          <w:szCs w:val="24"/>
        </w:rPr>
        <w:tag w:val="goog_rdk_323"/>
        <w:id w:val="-1281094578"/>
      </w:sdtPr>
      <w:sdtContent>
        <w:p w14:paraId="2C3B45A9" w14:textId="77777777" w:rsidR="00E46A47" w:rsidRPr="001F4B1A" w:rsidRDefault="00E46A47" w:rsidP="00E46A47">
          <w:pPr>
            <w:ind w:left="360"/>
            <w:rPr>
              <w:sz w:val="24"/>
              <w:szCs w:val="24"/>
            </w:rPr>
          </w:pPr>
          <w:r w:rsidRPr="001F4B1A">
            <w:rPr>
              <w:sz w:val="24"/>
              <w:szCs w:val="24"/>
            </w:rPr>
            <w:t>Vorteile:</w:t>
          </w:r>
        </w:p>
      </w:sdtContent>
    </w:sdt>
    <w:sdt>
      <w:sdtPr>
        <w:tag w:val="goog_rdk_324"/>
        <w:id w:val="1165818052"/>
      </w:sdtPr>
      <w:sdtContent>
        <w:p w14:paraId="78EC3FBB" w14:textId="77777777" w:rsidR="00E46A47" w:rsidRPr="00E03B4B" w:rsidRDefault="00E46A47" w:rsidP="00E03B4B">
          <w:pPr>
            <w:pStyle w:val="Listenabsatz"/>
            <w:numPr>
              <w:ilvl w:val="0"/>
              <w:numId w:val="23"/>
            </w:numPr>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Content>
        <w:p w14:paraId="1A55D2E3" w14:textId="77777777" w:rsidR="00E46A47" w:rsidRPr="00E46A47" w:rsidRDefault="008D094B" w:rsidP="00E46A47">
          <w:pPr>
            <w:ind w:left="360"/>
            <w:rPr>
              <w:sz w:val="24"/>
              <w:szCs w:val="24"/>
            </w:rPr>
          </w:pPr>
        </w:p>
      </w:sdtContent>
    </w:sdt>
    <w:sdt>
      <w:sdtPr>
        <w:rPr>
          <w:sz w:val="24"/>
          <w:szCs w:val="24"/>
        </w:rPr>
        <w:tag w:val="goog_rdk_326"/>
        <w:id w:val="-1813940204"/>
      </w:sdtPr>
      <w:sdtContent>
        <w:p w14:paraId="6987FBF2" w14:textId="77777777" w:rsidR="00E46A47" w:rsidRPr="001F4B1A" w:rsidRDefault="00E46A47" w:rsidP="00E46A47">
          <w:pPr>
            <w:ind w:left="360"/>
            <w:rPr>
              <w:sz w:val="24"/>
              <w:szCs w:val="24"/>
            </w:rPr>
          </w:pPr>
          <w:r w:rsidRPr="001F4B1A">
            <w:rPr>
              <w:sz w:val="24"/>
              <w:szCs w:val="24"/>
            </w:rPr>
            <w:t>Nachteile:</w:t>
          </w:r>
        </w:p>
      </w:sdtContent>
    </w:sdt>
    <w:sdt>
      <w:sdtPr>
        <w:rPr>
          <w:sz w:val="24"/>
          <w:szCs w:val="24"/>
        </w:rPr>
        <w:tag w:val="goog_rdk_327"/>
        <w:id w:val="-182748202"/>
      </w:sdtPr>
      <w:sdtContent>
        <w:p w14:paraId="20D95692" w14:textId="5B79F9AC" w:rsidR="00E46A47" w:rsidRPr="00E46A47" w:rsidRDefault="001F4B1A" w:rsidP="00E46A47">
          <w:pPr>
            <w:numPr>
              <w:ilvl w:val="0"/>
              <w:numId w:val="16"/>
            </w:numPr>
            <w:rPr>
              <w:sz w:val="24"/>
              <w:szCs w:val="24"/>
            </w:rPr>
          </w:pPr>
          <w:r>
            <w:rPr>
              <w:sz w:val="24"/>
              <w:szCs w:val="24"/>
            </w:rPr>
            <w:t>K</w:t>
          </w:r>
          <w:r w:rsidR="00E46A47" w:rsidRPr="00E46A47">
            <w:rPr>
              <w:sz w:val="24"/>
              <w:szCs w:val="24"/>
            </w:rPr>
            <w:t xml:space="preserve">eine Weiterentwicklung </w:t>
          </w:r>
          <w:r>
            <w:rPr>
              <w:sz w:val="24"/>
              <w:szCs w:val="24"/>
            </w:rPr>
            <w:t>des Quellcodes verfügbar</w:t>
          </w:r>
        </w:p>
      </w:sdtContent>
    </w:sdt>
    <w:sdt>
      <w:sdtPr>
        <w:rPr>
          <w:sz w:val="24"/>
          <w:szCs w:val="24"/>
        </w:rPr>
        <w:tag w:val="goog_rdk_328"/>
        <w:id w:val="241688919"/>
      </w:sdtPr>
      <w:sdtContent>
        <w:p w14:paraId="4CDAE8D8" w14:textId="0C7270D0" w:rsidR="00E46A47" w:rsidRPr="00E46A47" w:rsidRDefault="00E46A47" w:rsidP="00E46A47">
          <w:pPr>
            <w:numPr>
              <w:ilvl w:val="0"/>
              <w:numId w:val="16"/>
            </w:numPr>
            <w:rPr>
              <w:sz w:val="24"/>
              <w:szCs w:val="24"/>
            </w:rPr>
          </w:pPr>
          <w:r w:rsidRPr="00E46A47">
            <w:rPr>
              <w:sz w:val="24"/>
              <w:szCs w:val="24"/>
            </w:rPr>
            <w:t xml:space="preserve">Die Sugar Community Edition ist daher nur bedingt, </w:t>
          </w:r>
          <w:r w:rsidR="001F4B1A">
            <w:rPr>
              <w:sz w:val="24"/>
              <w:szCs w:val="24"/>
            </w:rPr>
            <w:t xml:space="preserve">und somit </w:t>
          </w:r>
          <w:r w:rsidRPr="00E46A47">
            <w:rPr>
              <w:sz w:val="24"/>
              <w:szCs w:val="24"/>
            </w:rPr>
            <w:t>etwa für Test- und Trial-Zwecke zu empfehlen.</w:t>
          </w:r>
        </w:p>
      </w:sdtContent>
    </w:sdt>
    <w:sdt>
      <w:sdtPr>
        <w:rPr>
          <w:sz w:val="24"/>
          <w:szCs w:val="24"/>
        </w:rPr>
        <w:tag w:val="goog_rdk_329"/>
        <w:id w:val="618184433"/>
      </w:sdtPr>
      <w:sdtContent>
        <w:p w14:paraId="05237D17" w14:textId="77777777" w:rsidR="00E46A47" w:rsidRPr="00E46A47" w:rsidRDefault="008D094B" w:rsidP="00E46A47">
          <w:pPr>
            <w:ind w:left="360"/>
            <w:rPr>
              <w:sz w:val="24"/>
              <w:szCs w:val="24"/>
            </w:rPr>
          </w:pPr>
        </w:p>
      </w:sdtContent>
    </w:sdt>
    <w:sdt>
      <w:sdtPr>
        <w:rPr>
          <w:sz w:val="24"/>
          <w:szCs w:val="24"/>
        </w:rPr>
        <w:tag w:val="goog_rdk_330"/>
        <w:id w:val="-2071416145"/>
      </w:sdtPr>
      <w:sdtContent>
        <w:p w14:paraId="3D828DEF" w14:textId="77777777" w:rsidR="00E46A47" w:rsidRPr="00E46A47" w:rsidRDefault="008D094B" w:rsidP="00E46A47">
          <w:pPr>
            <w:ind w:left="360"/>
            <w:rPr>
              <w:sz w:val="24"/>
              <w:szCs w:val="24"/>
            </w:rPr>
          </w:pPr>
        </w:p>
      </w:sdtContent>
    </w:sdt>
    <w:p w14:paraId="1367FC6D" w14:textId="77777777" w:rsidR="00E46A47" w:rsidRPr="001F4B1A" w:rsidRDefault="00E03B4B" w:rsidP="001F4B1A">
      <w:pPr>
        <w:pStyle w:val="StandardJKU"/>
        <w:rPr>
          <w:b/>
          <w:bCs/>
          <w:sz w:val="24"/>
          <w:szCs w:val="24"/>
        </w:rPr>
      </w:pPr>
      <w:proofErr w:type="spellStart"/>
      <w:r w:rsidRPr="001F4B1A">
        <w:rPr>
          <w:b/>
          <w:bCs/>
          <w:sz w:val="24"/>
          <w:szCs w:val="24"/>
        </w:rPr>
        <w:t>Odoo</w:t>
      </w:r>
      <w:proofErr w:type="spellEnd"/>
    </w:p>
    <w:sdt>
      <w:sdtPr>
        <w:rPr>
          <w:sz w:val="24"/>
          <w:szCs w:val="24"/>
        </w:rPr>
        <w:tag w:val="goog_rdk_337"/>
        <w:id w:val="1464457639"/>
      </w:sdtPr>
      <w:sdtContent>
        <w:p w14:paraId="625C3E7E" w14:textId="77777777" w:rsidR="001F4B1A" w:rsidRDefault="001F4B1A" w:rsidP="00E03B4B">
          <w:pPr>
            <w:spacing w:line="360" w:lineRule="auto"/>
            <w:jc w:val="both"/>
            <w:rPr>
              <w:b/>
              <w:bCs/>
              <w:sz w:val="24"/>
              <w:szCs w:val="24"/>
            </w:rPr>
          </w:pPr>
        </w:p>
        <w:p w14:paraId="174BAB54" w14:textId="46CD1A16" w:rsidR="00E46A47" w:rsidRPr="00E46A47" w:rsidRDefault="00E46A47" w:rsidP="00E03B4B">
          <w:pPr>
            <w:spacing w:line="360" w:lineRule="auto"/>
            <w:jc w:val="both"/>
            <w:rPr>
              <w:sz w:val="24"/>
              <w:szCs w:val="24"/>
            </w:rPr>
          </w:pP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r w:rsidR="001F4B1A" w:rsidRPr="00E46A47">
            <w:rPr>
              <w:sz w:val="24"/>
              <w:szCs w:val="24"/>
            </w:rPr>
            <w:t>beinhaltet folgende</w:t>
          </w:r>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6D500931"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8"/>
              <w:id w:val="1446498727"/>
            </w:sdtPr>
            <w:sdtContent>
              <w:p w14:paraId="4CF8852A" w14:textId="77777777" w:rsidR="00E46A47" w:rsidRPr="00E46A47" w:rsidRDefault="00E46A47" w:rsidP="00E46A47">
                <w:pPr>
                  <w:spacing w:line="276" w:lineRule="auto"/>
                  <w:rPr>
                    <w:sz w:val="24"/>
                    <w:szCs w:val="24"/>
                  </w:rPr>
                </w:pPr>
                <w:r w:rsidRPr="00E46A47">
                  <w:rPr>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14:paraId="75197951"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2B8F3EB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0"/>
              <w:id w:val="-357351496"/>
            </w:sdtPr>
            <w:sdtContent>
              <w:p w14:paraId="327D84E1" w14:textId="77777777" w:rsidR="00E46A47" w:rsidRPr="00E46A47" w:rsidRDefault="00E46A47" w:rsidP="00E46A47">
                <w:pPr>
                  <w:spacing w:line="276" w:lineRule="auto"/>
                  <w:rPr>
                    <w:sz w:val="24"/>
                    <w:szCs w:val="24"/>
                  </w:rPr>
                </w:pPr>
                <w:r w:rsidRPr="00E46A47">
                  <w:rPr>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14:paraId="145F6AC2"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48A1BA6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2"/>
              <w:id w:val="-820106263"/>
            </w:sdtPr>
            <w:sdtContent>
              <w:p w14:paraId="31669D39" w14:textId="77777777" w:rsidR="00E46A47" w:rsidRPr="00E46A47" w:rsidRDefault="00E46A47" w:rsidP="00E46A47">
                <w:pPr>
                  <w:spacing w:line="276" w:lineRule="auto"/>
                  <w:rPr>
                    <w:sz w:val="24"/>
                    <w:szCs w:val="24"/>
                  </w:rPr>
                </w:pPr>
                <w:r w:rsidRPr="00E46A47">
                  <w:rPr>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14:paraId="48AA4EE6"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E14F9C" w14:paraId="0612FC27"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4"/>
              <w:id w:val="-1253961105"/>
            </w:sdtPr>
            <w:sdtContent>
              <w:p w14:paraId="7F79BE83" w14:textId="77777777" w:rsidR="00E46A47" w:rsidRPr="00E46A47" w:rsidRDefault="00E46A47" w:rsidP="00E46A47">
                <w:pPr>
                  <w:spacing w:line="276" w:lineRule="auto"/>
                  <w:rPr>
                    <w:sz w:val="24"/>
                    <w:szCs w:val="24"/>
                  </w:rPr>
                </w:pPr>
                <w:r w:rsidRPr="00E46A47">
                  <w:rPr>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14:paraId="7C8E9C66"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1F40D27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6"/>
              <w:id w:val="209464395"/>
            </w:sdtPr>
            <w:sdtContent>
              <w:p w14:paraId="21602AD4" w14:textId="77777777" w:rsidR="00E46A47" w:rsidRPr="00E46A47" w:rsidRDefault="00E46A47" w:rsidP="00E46A47">
                <w:pPr>
                  <w:spacing w:line="276" w:lineRule="auto"/>
                  <w:rPr>
                    <w:sz w:val="24"/>
                    <w:szCs w:val="24"/>
                  </w:rPr>
                </w:pPr>
                <w:r w:rsidRPr="00E46A47">
                  <w:rPr>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14:paraId="0157C583"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33D128F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8"/>
              <w:id w:val="1183785496"/>
            </w:sdtPr>
            <w:sdtContent>
              <w:p w14:paraId="14D5CDBC" w14:textId="77777777" w:rsidR="00E46A47" w:rsidRPr="00E46A47" w:rsidRDefault="00E46A47" w:rsidP="00E46A47">
                <w:pPr>
                  <w:spacing w:line="276" w:lineRule="auto"/>
                  <w:rPr>
                    <w:sz w:val="24"/>
                    <w:szCs w:val="24"/>
                  </w:rPr>
                </w:pPr>
                <w:r w:rsidRPr="00E46A47">
                  <w:rPr>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14:paraId="6942695E"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51FD95B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0"/>
              <w:id w:val="246389156"/>
            </w:sdtPr>
            <w:sdtContent>
              <w:p w14:paraId="7A1D0D13" w14:textId="77777777" w:rsidR="00E46A47" w:rsidRPr="00E46A47" w:rsidRDefault="00E46A47" w:rsidP="00E46A47">
                <w:pPr>
                  <w:spacing w:line="276" w:lineRule="auto"/>
                  <w:rPr>
                    <w:sz w:val="24"/>
                    <w:szCs w:val="24"/>
                  </w:rPr>
                </w:pPr>
                <w:r w:rsidRPr="00E46A47">
                  <w:rPr>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14:paraId="478B9C72"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E14F9C" w14:paraId="1FEFDCDE"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4"/>
              <w:id w:val="-1193377288"/>
            </w:sdtPr>
            <w:sdtContent>
              <w:p w14:paraId="086527DC" w14:textId="77777777" w:rsidR="00E46A47" w:rsidRPr="00E46A47" w:rsidRDefault="00E46A47" w:rsidP="00E46A47">
                <w:pPr>
                  <w:spacing w:line="276" w:lineRule="auto"/>
                  <w:rPr>
                    <w:sz w:val="24"/>
                    <w:szCs w:val="24"/>
                  </w:rPr>
                </w:pPr>
                <w:r w:rsidRPr="00E46A47">
                  <w:rPr>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14:paraId="2BB6D40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1C81762A"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6"/>
              <w:id w:val="505863998"/>
            </w:sdtPr>
            <w:sdtContent>
              <w:p w14:paraId="4FF8F475" w14:textId="77777777" w:rsidR="00E46A47" w:rsidRPr="00E46A47" w:rsidRDefault="00E46A47" w:rsidP="00E46A47">
                <w:pPr>
                  <w:spacing w:line="276" w:lineRule="auto"/>
                  <w:rPr>
                    <w:sz w:val="24"/>
                    <w:szCs w:val="24"/>
                  </w:rPr>
                </w:pPr>
                <w:r w:rsidRPr="00E46A47">
                  <w:rPr>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14:paraId="1CC7151B"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bl>
    <w:sdt>
      <w:sdtPr>
        <w:rPr>
          <w:sz w:val="24"/>
          <w:szCs w:val="24"/>
        </w:rPr>
        <w:tag w:val="goog_rdk_358"/>
        <w:id w:val="509257902"/>
      </w:sdtPr>
      <w:sdtContent>
        <w:p w14:paraId="2D9EFC6E" w14:textId="3B7D67D6" w:rsidR="00E46A47" w:rsidRPr="00E46A47" w:rsidRDefault="001F4B1A" w:rsidP="00E46A47">
          <w:pPr>
            <w:rPr>
              <w:sz w:val="24"/>
              <w:szCs w:val="24"/>
            </w:rPr>
          </w:pPr>
          <w:r>
            <w:rPr>
              <w:sz w:val="24"/>
              <w:szCs w:val="24"/>
            </w:rPr>
            <w:br w:type="page"/>
          </w:r>
        </w:p>
      </w:sdtContent>
    </w:sdt>
    <w:p w14:paraId="5C2B13CE" w14:textId="18BFBE63" w:rsidR="00A825DA" w:rsidRDefault="00A825DA" w:rsidP="00375755">
      <w:pPr>
        <w:pStyle w:val="berschrift2"/>
        <w:rPr>
          <w:color w:val="FF0000"/>
        </w:rPr>
      </w:pPr>
      <w:bookmarkStart w:id="12" w:name="_Toc12942834"/>
      <w:r>
        <w:rPr>
          <w:color w:val="FF0000"/>
        </w:rPr>
        <w:lastRenderedPageBreak/>
        <w:t xml:space="preserve">Interview </w:t>
      </w:r>
    </w:p>
    <w:p w14:paraId="0EF79404" w14:textId="77777777" w:rsidR="001D17A0" w:rsidRPr="001D17A0" w:rsidRDefault="001D17A0" w:rsidP="001D17A0">
      <w:pPr>
        <w:pStyle w:val="StandardJKU"/>
        <w:rPr>
          <w:sz w:val="10"/>
          <w:szCs w:val="10"/>
        </w:rPr>
      </w:pPr>
    </w:p>
    <w:p w14:paraId="5C9000E1" w14:textId="36236EB9" w:rsidR="00230848" w:rsidRDefault="000D6E82" w:rsidP="00230848">
      <w:pPr>
        <w:pStyle w:val="StandardJKU"/>
        <w:spacing w:line="360" w:lineRule="auto"/>
        <w:rPr>
          <w:sz w:val="24"/>
          <w:szCs w:val="24"/>
          <w:lang w:val="de-AT"/>
        </w:rPr>
      </w:pPr>
      <w:r w:rsidRPr="00EC293C">
        <w:rPr>
          <w:sz w:val="24"/>
        </w:rPr>
        <w:t xml:space="preserve">Im Folgenden wird die Struktur des durchgeführten Interviews </w:t>
      </w:r>
      <w:r w:rsidR="007A44A9">
        <w:rPr>
          <w:sz w:val="24"/>
        </w:rPr>
        <w:t>besc</w:t>
      </w:r>
      <w:r w:rsidR="00711CBE">
        <w:rPr>
          <w:sz w:val="24"/>
        </w:rPr>
        <w:t xml:space="preserve">hrieben, der </w:t>
      </w:r>
      <w:r w:rsidR="00230848" w:rsidRPr="00486FE7">
        <w:rPr>
          <w:sz w:val="24"/>
          <w:szCs w:val="24"/>
          <w:lang w:val="de-AT"/>
        </w:rPr>
        <w:t xml:space="preserve">durch die Befragung folgender Personen zu Stande gekommen ist: Frau Angela Dorfer vom Institut Information Engineering (JKU), Frau Dr. Barbara </w:t>
      </w:r>
      <w:proofErr w:type="spellStart"/>
      <w:r w:rsidR="00230848" w:rsidRPr="00486FE7">
        <w:rPr>
          <w:sz w:val="24"/>
          <w:szCs w:val="24"/>
          <w:lang w:val="de-AT"/>
        </w:rPr>
        <w:t>Krumay</w:t>
      </w:r>
      <w:proofErr w:type="spellEnd"/>
      <w:r w:rsidR="00230848" w:rsidRPr="00486FE7">
        <w:rPr>
          <w:sz w:val="24"/>
          <w:szCs w:val="24"/>
          <w:lang w:val="de-AT"/>
        </w:rPr>
        <w:t xml:space="preserve"> vom Institut Information Engineering (JKU), Herr Dr. David</w:t>
      </w:r>
      <w:r w:rsidR="00230848">
        <w:rPr>
          <w:sz w:val="24"/>
          <w:szCs w:val="24"/>
          <w:lang w:val="de-AT"/>
        </w:rPr>
        <w:t xml:space="preserve"> Christoph</w:t>
      </w:r>
      <w:r w:rsidR="00230848" w:rsidRPr="00486FE7">
        <w:rPr>
          <w:sz w:val="24"/>
          <w:szCs w:val="24"/>
          <w:lang w:val="de-AT"/>
        </w:rPr>
        <w:t xml:space="preserve"> Rückel vom Institut Information Engineering (JKU) und Herr Michael </w:t>
      </w:r>
      <w:proofErr w:type="spellStart"/>
      <w:r w:rsidR="00230848" w:rsidRPr="00486FE7">
        <w:rPr>
          <w:sz w:val="24"/>
          <w:szCs w:val="24"/>
          <w:lang w:val="de-AT"/>
        </w:rPr>
        <w:t>Holoubek</w:t>
      </w:r>
      <w:proofErr w:type="spellEnd"/>
      <w:r w:rsidR="00230848" w:rsidRPr="00486FE7">
        <w:rPr>
          <w:sz w:val="24"/>
          <w:szCs w:val="24"/>
          <w:lang w:val="de-AT"/>
        </w:rPr>
        <w:t xml:space="preserve"> vom Institut Information Engineering (JKU)</w:t>
      </w:r>
      <w:r w:rsidR="00230848">
        <w:rPr>
          <w:sz w:val="24"/>
          <w:szCs w:val="24"/>
          <w:lang w:val="de-AT"/>
        </w:rPr>
        <w:t xml:space="preserve">. </w:t>
      </w:r>
    </w:p>
    <w:p w14:paraId="0E4F0983" w14:textId="31EFB2B7" w:rsidR="001D17A0" w:rsidRDefault="001D17A0" w:rsidP="00AD2988">
      <w:pPr>
        <w:pStyle w:val="StandardJKU"/>
      </w:pPr>
    </w:p>
    <w:p w14:paraId="53A7F736" w14:textId="47B1F578" w:rsidR="003671F6" w:rsidRDefault="003671F6" w:rsidP="003671F6">
      <w:pPr>
        <w:pStyle w:val="berschrift3"/>
      </w:pPr>
      <w:r>
        <w:t>Allgemeiner Teil</w:t>
      </w:r>
    </w:p>
    <w:p w14:paraId="00E60CBD" w14:textId="148366B6" w:rsidR="00CE1F9D" w:rsidRDefault="00CE1F9D" w:rsidP="000E6C76">
      <w:pPr>
        <w:pStyle w:val="StandardJKU"/>
      </w:pPr>
    </w:p>
    <w:p w14:paraId="10080281" w14:textId="134056D5" w:rsidR="00CE1F9D" w:rsidRPr="00EC293C" w:rsidRDefault="00CE1F9D" w:rsidP="000E6C76">
      <w:pPr>
        <w:pStyle w:val="StandardJKU"/>
        <w:rPr>
          <w:sz w:val="24"/>
        </w:rPr>
      </w:pPr>
      <w:r w:rsidRPr="00EC293C">
        <w:rPr>
          <w:sz w:val="24"/>
        </w:rPr>
        <w:t>Im allgemeinen Teil wurden folgende Punkte b</w:t>
      </w:r>
      <w:r w:rsidR="00AC3690" w:rsidRPr="00EC293C">
        <w:rPr>
          <w:sz w:val="24"/>
        </w:rPr>
        <w:t>ehandelt</w:t>
      </w:r>
      <w:r w:rsidRPr="00EC293C">
        <w:rPr>
          <w:sz w:val="24"/>
        </w:rPr>
        <w:t>:</w:t>
      </w:r>
    </w:p>
    <w:p w14:paraId="41D27F59" w14:textId="6C51FF3C" w:rsidR="00580DD8" w:rsidRPr="00EC293C" w:rsidRDefault="00580DD8" w:rsidP="00580DD8">
      <w:pPr>
        <w:pStyle w:val="StandardJKU"/>
        <w:numPr>
          <w:ilvl w:val="0"/>
          <w:numId w:val="23"/>
        </w:numPr>
        <w:rPr>
          <w:sz w:val="24"/>
        </w:rPr>
      </w:pPr>
      <w:r w:rsidRPr="00EC293C">
        <w:rPr>
          <w:sz w:val="24"/>
        </w:rPr>
        <w:t>Bedeutung von CRM? (für die Stakeholder)</w:t>
      </w:r>
    </w:p>
    <w:p w14:paraId="20B9850E" w14:textId="056EB388" w:rsidR="006325DB" w:rsidRPr="00EC293C" w:rsidRDefault="006325DB" w:rsidP="00580DD8">
      <w:pPr>
        <w:pStyle w:val="StandardJKU"/>
        <w:numPr>
          <w:ilvl w:val="0"/>
          <w:numId w:val="23"/>
        </w:numPr>
        <w:rPr>
          <w:sz w:val="24"/>
        </w:rPr>
      </w:pPr>
      <w:r w:rsidRPr="00EC293C">
        <w:rPr>
          <w:sz w:val="24"/>
        </w:rPr>
        <w:t>Need</w:t>
      </w:r>
      <w:r w:rsidR="005F1B07" w:rsidRPr="00EC293C">
        <w:rPr>
          <w:sz w:val="24"/>
        </w:rPr>
        <w:t xml:space="preserve"> </w:t>
      </w:r>
      <w:proofErr w:type="spellStart"/>
      <w:r w:rsidR="005F1B07" w:rsidRPr="00EC293C">
        <w:rPr>
          <w:sz w:val="24"/>
        </w:rPr>
        <w:t>to</w:t>
      </w:r>
      <w:proofErr w:type="spellEnd"/>
      <w:r w:rsidR="005F1B07" w:rsidRPr="00EC293C">
        <w:rPr>
          <w:sz w:val="24"/>
        </w:rPr>
        <w:t xml:space="preserve"> </w:t>
      </w:r>
      <w:proofErr w:type="spellStart"/>
      <w:r w:rsidR="005F1B07" w:rsidRPr="00EC293C">
        <w:rPr>
          <w:sz w:val="24"/>
        </w:rPr>
        <w:t>have</w:t>
      </w:r>
      <w:proofErr w:type="spellEnd"/>
      <w:r w:rsidR="005F1B07" w:rsidRPr="00EC293C">
        <w:rPr>
          <w:sz w:val="24"/>
        </w:rPr>
        <w:t xml:space="preserve"> Eigenschaften der CRM Lösung </w:t>
      </w:r>
    </w:p>
    <w:p w14:paraId="02EA210E" w14:textId="6B02D5D9" w:rsidR="005A083F" w:rsidRPr="00EC293C" w:rsidRDefault="005A083F" w:rsidP="005A083F">
      <w:pPr>
        <w:pStyle w:val="StandardJKU"/>
        <w:rPr>
          <w:sz w:val="24"/>
        </w:rPr>
      </w:pPr>
    </w:p>
    <w:p w14:paraId="2012BA11" w14:textId="2EACD35F" w:rsidR="000E6C76" w:rsidRPr="00EC293C" w:rsidRDefault="005A083F" w:rsidP="006C5CD3">
      <w:pPr>
        <w:pStyle w:val="StandardJKU"/>
        <w:spacing w:line="360" w:lineRule="auto"/>
        <w:rPr>
          <w:sz w:val="24"/>
        </w:rPr>
      </w:pPr>
      <w:r w:rsidRPr="00EC293C">
        <w:rPr>
          <w:sz w:val="24"/>
        </w:rPr>
        <w:t xml:space="preserve">Darüber hinaus wurde das Modul „Informationen über die derzeitige CRM Lösung“ bearbeitet. </w:t>
      </w:r>
      <w:r w:rsidR="00D363C7" w:rsidRPr="00EC293C">
        <w:rPr>
          <w:sz w:val="24"/>
        </w:rPr>
        <w:t>Dieses Modul enthält Fragen, deren Zweck es ist mehr Informationen über die derzeitige CRM Lösung zu</w:t>
      </w:r>
      <w:r w:rsidR="00F65A94" w:rsidRPr="00EC293C">
        <w:rPr>
          <w:sz w:val="24"/>
        </w:rPr>
        <w:t xml:space="preserve"> erhalten. </w:t>
      </w:r>
    </w:p>
    <w:p w14:paraId="25E022BE" w14:textId="77777777" w:rsidR="0078390F" w:rsidRPr="000E6C76" w:rsidRDefault="0078390F" w:rsidP="006C5CD3">
      <w:pPr>
        <w:pStyle w:val="StandardJKU"/>
        <w:spacing w:line="360" w:lineRule="auto"/>
      </w:pPr>
    </w:p>
    <w:p w14:paraId="108996B8" w14:textId="2B03F156" w:rsidR="006736F8" w:rsidRDefault="006736F8" w:rsidP="006C5CD3">
      <w:pPr>
        <w:pStyle w:val="berschrift3"/>
        <w:spacing w:line="360" w:lineRule="auto"/>
      </w:pPr>
      <w:r>
        <w:t>Spezifischer Teil</w:t>
      </w:r>
    </w:p>
    <w:p w14:paraId="514E4429" w14:textId="4299C385" w:rsidR="008D094B" w:rsidRDefault="008D094B" w:rsidP="006C5CD3">
      <w:pPr>
        <w:pStyle w:val="StandardJKU"/>
        <w:spacing w:line="360" w:lineRule="auto"/>
      </w:pPr>
    </w:p>
    <w:p w14:paraId="0C02D1BE" w14:textId="5BEFCF61" w:rsidR="00654B04" w:rsidRDefault="008D094B" w:rsidP="006C5CD3">
      <w:pPr>
        <w:pStyle w:val="StandardJKU"/>
        <w:spacing w:line="360" w:lineRule="auto"/>
        <w:rPr>
          <w:sz w:val="24"/>
        </w:rPr>
      </w:pPr>
      <w:r w:rsidRPr="00EC293C">
        <w:rPr>
          <w:sz w:val="24"/>
        </w:rPr>
        <w:t xml:space="preserve">Der spezifische Teil wurde in </w:t>
      </w:r>
      <w:r w:rsidR="000975E5" w:rsidRPr="00EC293C">
        <w:rPr>
          <w:sz w:val="24"/>
        </w:rPr>
        <w:t>mehrere M</w:t>
      </w:r>
      <w:r w:rsidRPr="00EC293C">
        <w:rPr>
          <w:sz w:val="24"/>
        </w:rPr>
        <w:t>odule unterteilt</w:t>
      </w:r>
      <w:r w:rsidR="005A083F" w:rsidRPr="00EC293C">
        <w:rPr>
          <w:sz w:val="24"/>
        </w:rPr>
        <w:t xml:space="preserve">. </w:t>
      </w:r>
      <w:r w:rsidR="00FF1114" w:rsidRPr="00EC293C">
        <w:rPr>
          <w:sz w:val="24"/>
        </w:rPr>
        <w:t xml:space="preserve">Diese Module sehen folgendermaßen aus: </w:t>
      </w:r>
    </w:p>
    <w:p w14:paraId="19F3B04E" w14:textId="77777777" w:rsidR="00D76814" w:rsidRPr="00D76814" w:rsidRDefault="00D76814" w:rsidP="006C5CD3">
      <w:pPr>
        <w:pStyle w:val="StandardJKU"/>
        <w:spacing w:line="360" w:lineRule="auto"/>
        <w:rPr>
          <w:sz w:val="10"/>
        </w:rPr>
      </w:pPr>
    </w:p>
    <w:p w14:paraId="1C3923D4" w14:textId="6D355471" w:rsidR="00654B04" w:rsidRPr="00EC293C" w:rsidRDefault="00654B04" w:rsidP="006C5CD3">
      <w:pPr>
        <w:pStyle w:val="StandardJKU"/>
        <w:numPr>
          <w:ilvl w:val="0"/>
          <w:numId w:val="35"/>
        </w:numPr>
        <w:spacing w:line="360" w:lineRule="auto"/>
        <w:rPr>
          <w:sz w:val="24"/>
        </w:rPr>
      </w:pPr>
      <w:proofErr w:type="spellStart"/>
      <w:r w:rsidRPr="00EC293C">
        <w:rPr>
          <w:sz w:val="24"/>
        </w:rPr>
        <w:t>Contacts</w:t>
      </w:r>
      <w:proofErr w:type="spellEnd"/>
      <w:r w:rsidRPr="00EC293C">
        <w:rPr>
          <w:sz w:val="24"/>
        </w:rPr>
        <w:t>, Accounts</w:t>
      </w:r>
      <w:r w:rsidR="00B2178F" w:rsidRPr="00EC293C">
        <w:rPr>
          <w:sz w:val="24"/>
        </w:rPr>
        <w:t xml:space="preserve"> und</w:t>
      </w:r>
      <w:r w:rsidRPr="00EC293C">
        <w:rPr>
          <w:sz w:val="24"/>
        </w:rPr>
        <w:t xml:space="preserve"> </w:t>
      </w:r>
      <w:proofErr w:type="spellStart"/>
      <w:r w:rsidRPr="00EC293C">
        <w:rPr>
          <w:sz w:val="24"/>
        </w:rPr>
        <w:t>Relationship</w:t>
      </w:r>
      <w:proofErr w:type="spellEnd"/>
      <w:r w:rsidRPr="00EC293C">
        <w:rPr>
          <w:sz w:val="24"/>
        </w:rPr>
        <w:t xml:space="preserve"> Management</w:t>
      </w:r>
    </w:p>
    <w:p w14:paraId="31F56791" w14:textId="085BCE22" w:rsidR="00E10A1C" w:rsidRPr="00D76814" w:rsidRDefault="00E10A1C" w:rsidP="006C5CD3">
      <w:pPr>
        <w:pStyle w:val="StandardJKU"/>
        <w:spacing w:line="360" w:lineRule="auto"/>
        <w:rPr>
          <w:sz w:val="2"/>
        </w:rPr>
      </w:pPr>
    </w:p>
    <w:p w14:paraId="0D13A6A5" w14:textId="34BF61AD" w:rsidR="00D76814" w:rsidRDefault="00E10A1C" w:rsidP="00D76814">
      <w:pPr>
        <w:pStyle w:val="StandardJKU"/>
        <w:spacing w:line="360" w:lineRule="auto"/>
        <w:rPr>
          <w:sz w:val="24"/>
        </w:rPr>
      </w:pPr>
      <w:r w:rsidRPr="00EC293C">
        <w:rPr>
          <w:sz w:val="24"/>
        </w:rPr>
        <w:t>Dieses Modul dient dazu Informationen bezüglich der Kundendaten, Zeiterfassung und den Darstellungsmöglichkeiten zu erhalten.</w:t>
      </w:r>
      <w:r w:rsidR="006C5CD3" w:rsidRPr="00EC293C">
        <w:rPr>
          <w:sz w:val="24"/>
        </w:rPr>
        <w:t xml:space="preserve"> </w:t>
      </w:r>
    </w:p>
    <w:p w14:paraId="2D12EC4F" w14:textId="77777777" w:rsidR="00D76814" w:rsidRPr="00D76814" w:rsidRDefault="00D76814" w:rsidP="00D76814">
      <w:pPr>
        <w:pStyle w:val="StandardJKU"/>
        <w:spacing w:line="360" w:lineRule="auto"/>
        <w:rPr>
          <w:sz w:val="10"/>
          <w:szCs w:val="10"/>
        </w:rPr>
      </w:pPr>
    </w:p>
    <w:p w14:paraId="7A0DA57D" w14:textId="4A0070F5" w:rsidR="00654B04" w:rsidRDefault="00654B04" w:rsidP="00654B04">
      <w:pPr>
        <w:pStyle w:val="StandardJKU"/>
        <w:numPr>
          <w:ilvl w:val="0"/>
          <w:numId w:val="35"/>
        </w:numPr>
        <w:rPr>
          <w:sz w:val="24"/>
        </w:rPr>
      </w:pPr>
      <w:r w:rsidRPr="00EC293C">
        <w:rPr>
          <w:sz w:val="24"/>
        </w:rPr>
        <w:t>Marketing</w:t>
      </w:r>
    </w:p>
    <w:p w14:paraId="0DFA542E" w14:textId="2B991D68" w:rsidR="00D76814" w:rsidRDefault="00D76814" w:rsidP="00D76814">
      <w:pPr>
        <w:pStyle w:val="StandardJKU"/>
        <w:rPr>
          <w:sz w:val="24"/>
        </w:rPr>
      </w:pPr>
      <w:r>
        <w:rPr>
          <w:sz w:val="24"/>
        </w:rPr>
        <w:t xml:space="preserve"> </w:t>
      </w:r>
    </w:p>
    <w:p w14:paraId="2C09DE66" w14:textId="36EE1166" w:rsidR="00D76814" w:rsidRDefault="00F86F1B" w:rsidP="00D76814">
      <w:pPr>
        <w:pStyle w:val="StandardJKU"/>
        <w:rPr>
          <w:sz w:val="24"/>
        </w:rPr>
      </w:pPr>
      <w:r>
        <w:rPr>
          <w:sz w:val="24"/>
        </w:rPr>
        <w:t>Marketing</w:t>
      </w:r>
      <w:r w:rsidR="00D76814">
        <w:rPr>
          <w:sz w:val="24"/>
        </w:rPr>
        <w:t xml:space="preserve"> erhält Informationen bezüglich Event Managements</w:t>
      </w:r>
      <w:r w:rsidR="00227679">
        <w:rPr>
          <w:sz w:val="24"/>
        </w:rPr>
        <w:t xml:space="preserve">. </w:t>
      </w:r>
      <w:proofErr w:type="gramStart"/>
      <w:r w:rsidR="00D76814">
        <w:rPr>
          <w:sz w:val="24"/>
        </w:rPr>
        <w:t>(</w:t>
      </w:r>
      <w:proofErr w:type="gramEnd"/>
      <w:r w:rsidR="00D76814">
        <w:rPr>
          <w:sz w:val="24"/>
        </w:rPr>
        <w:t>z.B. Arten der Mails, Erinnerungsfunktionen usw.)</w:t>
      </w:r>
    </w:p>
    <w:p w14:paraId="1FAA1B8E" w14:textId="77777777" w:rsidR="00D76814" w:rsidRPr="00EC293C" w:rsidRDefault="00D76814" w:rsidP="00D76814">
      <w:pPr>
        <w:pStyle w:val="StandardJKU"/>
        <w:ind w:left="360"/>
        <w:rPr>
          <w:sz w:val="24"/>
        </w:rPr>
      </w:pPr>
    </w:p>
    <w:p w14:paraId="61F70BE2" w14:textId="09FFCF74" w:rsidR="00DE5CCB" w:rsidRDefault="00DE5CCB" w:rsidP="00654B04">
      <w:pPr>
        <w:pStyle w:val="StandardJKU"/>
        <w:numPr>
          <w:ilvl w:val="0"/>
          <w:numId w:val="35"/>
        </w:numPr>
        <w:rPr>
          <w:sz w:val="24"/>
        </w:rPr>
      </w:pPr>
      <w:r w:rsidRPr="00EC293C">
        <w:rPr>
          <w:sz w:val="24"/>
        </w:rPr>
        <w:lastRenderedPageBreak/>
        <w:t>Analyse und Reporting</w:t>
      </w:r>
    </w:p>
    <w:p w14:paraId="35C643BF" w14:textId="1221CF7B" w:rsidR="00BF69DD" w:rsidRDefault="00BF69DD" w:rsidP="00BF69DD">
      <w:pPr>
        <w:pStyle w:val="StandardJKU"/>
        <w:rPr>
          <w:sz w:val="24"/>
        </w:rPr>
      </w:pPr>
    </w:p>
    <w:p w14:paraId="36215409" w14:textId="57C4BA07" w:rsidR="00BF69DD" w:rsidRPr="001E7A9C" w:rsidRDefault="00A64D86" w:rsidP="00BF69DD">
      <w:pPr>
        <w:pStyle w:val="StandardJKU"/>
      </w:pPr>
      <w:r>
        <w:rPr>
          <w:sz w:val="24"/>
        </w:rPr>
        <w:t>Das Modul Analyse und Reporting</w:t>
      </w:r>
      <w:r w:rsidR="00BF69DD">
        <w:rPr>
          <w:sz w:val="24"/>
        </w:rPr>
        <w:t xml:space="preserve"> gibt Auskunft über die Analyse und Auswertung der Daten</w:t>
      </w:r>
      <w:r w:rsidR="001E7A9C">
        <w:rPr>
          <w:sz w:val="24"/>
        </w:rPr>
        <w:t>.</w:t>
      </w:r>
      <w:r w:rsidR="00227679">
        <w:rPr>
          <w:sz w:val="24"/>
        </w:rPr>
        <w:t xml:space="preserve"> (z.B. Kundendaten, Eventdaten usw.)</w:t>
      </w:r>
    </w:p>
    <w:p w14:paraId="20EFD492" w14:textId="0D9DB900" w:rsidR="00847608" w:rsidRDefault="00C41111" w:rsidP="00847608">
      <w:pPr>
        <w:pStyle w:val="StandardJKU"/>
        <w:numPr>
          <w:ilvl w:val="0"/>
          <w:numId w:val="35"/>
        </w:numPr>
        <w:rPr>
          <w:sz w:val="24"/>
        </w:rPr>
      </w:pPr>
      <w:r w:rsidRPr="00EC293C">
        <w:rPr>
          <w:sz w:val="24"/>
        </w:rPr>
        <w:t>Administration</w:t>
      </w:r>
    </w:p>
    <w:p w14:paraId="76CEF9B5" w14:textId="7D4E843E" w:rsidR="00A05FFC" w:rsidRDefault="00A05FFC" w:rsidP="00A05FFC">
      <w:pPr>
        <w:pStyle w:val="StandardJKU"/>
        <w:rPr>
          <w:sz w:val="24"/>
        </w:rPr>
      </w:pPr>
    </w:p>
    <w:p w14:paraId="48344984" w14:textId="60F969B5" w:rsidR="00A05FFC" w:rsidRPr="00EC293C" w:rsidRDefault="00A05FFC" w:rsidP="00A05FFC">
      <w:pPr>
        <w:pStyle w:val="StandardJKU"/>
        <w:rPr>
          <w:sz w:val="24"/>
        </w:rPr>
      </w:pPr>
      <w:r>
        <w:rPr>
          <w:sz w:val="24"/>
        </w:rPr>
        <w:t xml:space="preserve">Dieses Modul </w:t>
      </w:r>
      <w:r w:rsidR="0032298D">
        <w:rPr>
          <w:sz w:val="24"/>
        </w:rPr>
        <w:t>i</w:t>
      </w:r>
      <w:r w:rsidR="004745F2">
        <w:rPr>
          <w:sz w:val="24"/>
        </w:rPr>
        <w:t>nformie</w:t>
      </w:r>
      <w:r w:rsidR="000A1234">
        <w:rPr>
          <w:sz w:val="24"/>
        </w:rPr>
        <w:t>rt</w:t>
      </w:r>
      <w:r w:rsidR="004745F2">
        <w:rPr>
          <w:sz w:val="24"/>
        </w:rPr>
        <w:t xml:space="preserve"> </w:t>
      </w:r>
      <w:r w:rsidR="003425DD">
        <w:rPr>
          <w:sz w:val="24"/>
        </w:rPr>
        <w:t>über</w:t>
      </w:r>
      <w:r w:rsidR="007224E2">
        <w:rPr>
          <w:sz w:val="24"/>
        </w:rPr>
        <w:t xml:space="preserve"> d</w:t>
      </w:r>
      <w:r w:rsidR="003425DD">
        <w:rPr>
          <w:sz w:val="24"/>
        </w:rPr>
        <w:t>ie</w:t>
      </w:r>
      <w:r w:rsidR="007224E2">
        <w:rPr>
          <w:sz w:val="24"/>
        </w:rPr>
        <w:t xml:space="preserve"> Rolle</w:t>
      </w:r>
      <w:r w:rsidR="007224E2">
        <w:rPr>
          <w:sz w:val="24"/>
        </w:rPr>
        <w:t>n, d</w:t>
      </w:r>
      <w:r w:rsidR="003425DD">
        <w:rPr>
          <w:sz w:val="24"/>
        </w:rPr>
        <w:t>ie</w:t>
      </w:r>
      <w:r>
        <w:rPr>
          <w:sz w:val="24"/>
        </w:rPr>
        <w:t xml:space="preserve"> Schnittstelle</w:t>
      </w:r>
      <w:r w:rsidR="003425DD">
        <w:rPr>
          <w:sz w:val="24"/>
        </w:rPr>
        <w:t xml:space="preserve">n zu </w:t>
      </w:r>
      <w:r>
        <w:rPr>
          <w:sz w:val="24"/>
        </w:rPr>
        <w:t xml:space="preserve">anderen Systemen bzw. Plattformen und </w:t>
      </w:r>
      <w:r w:rsidR="00CD3B30">
        <w:rPr>
          <w:sz w:val="24"/>
        </w:rPr>
        <w:t xml:space="preserve">über </w:t>
      </w:r>
      <w:r>
        <w:rPr>
          <w:sz w:val="24"/>
        </w:rPr>
        <w:t>d</w:t>
      </w:r>
      <w:r w:rsidR="00905889">
        <w:rPr>
          <w:sz w:val="24"/>
        </w:rPr>
        <w:t>ie</w:t>
      </w:r>
      <w:r>
        <w:rPr>
          <w:sz w:val="24"/>
        </w:rPr>
        <w:t xml:space="preserve"> Betriebssyste</w:t>
      </w:r>
      <w:r w:rsidR="00BA6CD8">
        <w:rPr>
          <w:sz w:val="24"/>
        </w:rPr>
        <w:t xml:space="preserve">me. </w:t>
      </w:r>
    </w:p>
    <w:p w14:paraId="227E674E" w14:textId="77777777" w:rsidR="00EC293C" w:rsidRPr="00847608" w:rsidRDefault="00EC293C" w:rsidP="006A7963">
      <w:pPr>
        <w:pStyle w:val="StandardJKU"/>
        <w:ind w:left="720"/>
      </w:pPr>
    </w:p>
    <w:p w14:paraId="04F17728" w14:textId="61E75B92" w:rsidR="00EB5704" w:rsidRDefault="00EB5704" w:rsidP="00EB5704">
      <w:pPr>
        <w:pStyle w:val="berschrift3"/>
      </w:pPr>
      <w:r>
        <w:t>Wunschliste</w:t>
      </w:r>
    </w:p>
    <w:p w14:paraId="03B0DBB7" w14:textId="32E9AFA2" w:rsidR="00574150" w:rsidRDefault="00574150" w:rsidP="00574150">
      <w:pPr>
        <w:pStyle w:val="StandardJKU"/>
      </w:pPr>
    </w:p>
    <w:p w14:paraId="4A039D83" w14:textId="0FF2963A" w:rsidR="00574150" w:rsidRPr="00574150" w:rsidRDefault="00574150" w:rsidP="00574150">
      <w:pPr>
        <w:pStyle w:val="StandardJKU"/>
      </w:pPr>
      <w:r>
        <w:t xml:space="preserve">Die Wunschliste enthält alle </w:t>
      </w:r>
      <w:r w:rsidR="00F474DE">
        <w:t>Sonderw</w:t>
      </w:r>
      <w:r>
        <w:t xml:space="preserve">ünsche an die CRM Lösung von der Seite der Stakeholder. </w:t>
      </w:r>
    </w:p>
    <w:p w14:paraId="0485B6BA" w14:textId="77777777" w:rsidR="001D17A0" w:rsidRPr="00AD2988" w:rsidRDefault="001D17A0" w:rsidP="00AD2988">
      <w:pPr>
        <w:pStyle w:val="StandardJKU"/>
      </w:pPr>
    </w:p>
    <w:p w14:paraId="0323A03D" w14:textId="0494D138" w:rsidR="00496DF8" w:rsidRPr="001F4B1A" w:rsidRDefault="00375755" w:rsidP="00375755">
      <w:pPr>
        <w:pStyle w:val="berschrift2"/>
        <w:rPr>
          <w:color w:val="FF0000"/>
        </w:rPr>
      </w:pPr>
      <w:r w:rsidRPr="001F4B1A">
        <w:rPr>
          <w:color w:val="FF0000"/>
        </w:rPr>
        <w:t>Anforderungskatalog</w:t>
      </w:r>
      <w:r w:rsidR="001F4B1A" w:rsidRPr="001F4B1A">
        <w:rPr>
          <w:color w:val="FF0000"/>
        </w:rPr>
        <w:t xml:space="preserve"> / Anforderungsanalyse</w:t>
      </w:r>
      <w:bookmarkEnd w:id="12"/>
    </w:p>
    <w:p w14:paraId="08C6F10C" w14:textId="77777777" w:rsidR="00050B11" w:rsidRDefault="00050B11" w:rsidP="00050B11">
      <w:pPr>
        <w:pStyle w:val="StandardJKU"/>
      </w:pPr>
    </w:p>
    <w:p w14:paraId="531A0545" w14:textId="77777777"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14:paraId="28490379" w14:textId="77777777" w:rsidR="00375755" w:rsidRPr="008371C5" w:rsidRDefault="00375755" w:rsidP="007916B0">
      <w:pPr>
        <w:pStyle w:val="StandardJKU"/>
        <w:spacing w:line="360" w:lineRule="auto"/>
        <w:rPr>
          <w:sz w:val="24"/>
          <w:szCs w:val="24"/>
        </w:rPr>
      </w:pPr>
    </w:p>
    <w:p w14:paraId="1416F43A" w14:textId="5AF87371" w:rsidR="00CF430A" w:rsidRPr="0066054A" w:rsidRDefault="002410A8" w:rsidP="0066054A">
      <w:pPr>
        <w:spacing w:line="360" w:lineRule="auto"/>
        <w:jc w:val="both"/>
        <w:rPr>
          <w:sz w:val="24"/>
          <w:szCs w:val="24"/>
        </w:rPr>
      </w:pPr>
      <w:r w:rsidRPr="008371C5">
        <w:rPr>
          <w:sz w:val="24"/>
          <w:szCs w:val="24"/>
        </w:rPr>
        <w:t xml:space="preserve">Es gibt viele Ansätze </w:t>
      </w:r>
      <w:r w:rsidR="00A415D9">
        <w:rPr>
          <w:sz w:val="24"/>
          <w:szCs w:val="24"/>
        </w:rPr>
        <w:t>beziehungsweise</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A4228C" w14:textId="77777777" w:rsidR="00496DF8" w:rsidRPr="0066054A" w:rsidRDefault="00496DF8" w:rsidP="00BA74C2">
      <w:pPr>
        <w:rPr>
          <w:sz w:val="24"/>
        </w:rPr>
      </w:pPr>
    </w:p>
    <w:p w14:paraId="66CE27A7" w14:textId="77777777" w:rsidR="008841B0" w:rsidRPr="001F4B1A" w:rsidRDefault="008841B0" w:rsidP="001F4B1A">
      <w:pPr>
        <w:pStyle w:val="StandardJKU"/>
        <w:rPr>
          <w:b/>
          <w:bCs/>
          <w:sz w:val="24"/>
          <w:szCs w:val="24"/>
        </w:rPr>
      </w:pPr>
      <w:r w:rsidRPr="001F4B1A">
        <w:rPr>
          <w:b/>
          <w:bCs/>
          <w:sz w:val="24"/>
          <w:szCs w:val="24"/>
        </w:rPr>
        <w:t>Anforderungsanalyse</w:t>
      </w:r>
    </w:p>
    <w:p w14:paraId="0DD426DC" w14:textId="77777777" w:rsidR="00496DF8" w:rsidRDefault="00496DF8" w:rsidP="00BA74C2">
      <w:pPr>
        <w:rPr>
          <w:sz w:val="24"/>
        </w:rPr>
      </w:pPr>
    </w:p>
    <w:p w14:paraId="1EE37CB2" w14:textId="15CADBFA" w:rsidR="00CD05B4" w:rsidRDefault="00D47B3A" w:rsidP="00486FE7">
      <w:pPr>
        <w:pStyle w:val="StandardJKU"/>
        <w:spacing w:line="360" w:lineRule="auto"/>
        <w:rPr>
          <w:sz w:val="24"/>
          <w:szCs w:val="24"/>
          <w:lang w:val="de-AT"/>
        </w:rPr>
      </w:pPr>
      <w:r w:rsidRPr="00486FE7">
        <w:rPr>
          <w:sz w:val="24"/>
          <w:szCs w:val="24"/>
          <w:lang w:val="de-AT"/>
        </w:rPr>
        <w:t xml:space="preserve">Im Folgenden wird eine Anforderungsanalyse der </w:t>
      </w:r>
      <w:r w:rsidR="00C122F7">
        <w:rPr>
          <w:sz w:val="24"/>
          <w:szCs w:val="24"/>
          <w:lang w:val="de-AT"/>
        </w:rPr>
        <w:t>Ergebnisse</w:t>
      </w:r>
      <w:r w:rsidR="00A8765B">
        <w:rPr>
          <w:sz w:val="24"/>
          <w:szCs w:val="24"/>
          <w:lang w:val="de-AT"/>
        </w:rPr>
        <w:t xml:space="preserve"> </w:t>
      </w:r>
      <w:r w:rsidR="000F55E5">
        <w:rPr>
          <w:sz w:val="24"/>
          <w:szCs w:val="24"/>
          <w:lang w:val="de-AT"/>
        </w:rPr>
        <w:t>vom</w:t>
      </w:r>
      <w:r w:rsidR="008669F4">
        <w:rPr>
          <w:sz w:val="24"/>
          <w:szCs w:val="24"/>
          <w:lang w:val="de-AT"/>
        </w:rPr>
        <w:t xml:space="preserve"> durchgeführten</w:t>
      </w:r>
      <w:bookmarkStart w:id="13" w:name="_GoBack"/>
      <w:bookmarkEnd w:id="13"/>
      <w:r w:rsidR="000F55E5">
        <w:rPr>
          <w:sz w:val="24"/>
          <w:szCs w:val="24"/>
          <w:lang w:val="de-AT"/>
        </w:rPr>
        <w:t xml:space="preserve"> Interview beschrieben, welches näher im Kapitel 2.2. behandelt wird. </w:t>
      </w:r>
    </w:p>
    <w:p w14:paraId="18338A0A" w14:textId="77777777"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0C435F27" w14:textId="77777777" w:rsidR="00526480" w:rsidRDefault="00526480" w:rsidP="00A06141">
      <w:pPr>
        <w:pStyle w:val="StandardJKU"/>
        <w:spacing w:line="360" w:lineRule="auto"/>
        <w:rPr>
          <w:sz w:val="24"/>
          <w:szCs w:val="24"/>
        </w:rPr>
      </w:pPr>
    </w:p>
    <w:p w14:paraId="0FA61384" w14:textId="77777777" w:rsidR="00526480" w:rsidRPr="00D71FD6" w:rsidRDefault="00526480" w:rsidP="00D71FD6">
      <w:pPr>
        <w:pStyle w:val="StandardJKU"/>
        <w:rPr>
          <w:b/>
          <w:bCs/>
          <w:sz w:val="24"/>
          <w:szCs w:val="24"/>
        </w:rPr>
      </w:pPr>
      <w:r w:rsidRPr="00D71FD6">
        <w:rPr>
          <w:b/>
          <w:bCs/>
          <w:sz w:val="24"/>
          <w:szCs w:val="24"/>
        </w:rPr>
        <w:t>Zweck</w:t>
      </w:r>
    </w:p>
    <w:p w14:paraId="71477934" w14:textId="77777777" w:rsidR="00AC16E6" w:rsidRPr="00AC16E6" w:rsidRDefault="00AC16E6" w:rsidP="00AC16E6">
      <w:pPr>
        <w:pStyle w:val="StandardJKU"/>
        <w:rPr>
          <w:lang w:val="de-AT"/>
        </w:rPr>
      </w:pPr>
    </w:p>
    <w:p w14:paraId="5E01C051" w14:textId="0B644491"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w:t>
      </w:r>
      <w:r w:rsidR="00A415D9">
        <w:rPr>
          <w:sz w:val="24"/>
          <w:szCs w:val="24"/>
        </w:rPr>
        <w:t>beziehungsweise</w:t>
      </w:r>
      <w:r w:rsidR="007E0DB9" w:rsidRPr="006449A4">
        <w:rPr>
          <w:sz w:val="24"/>
          <w:szCs w:val="24"/>
        </w:rPr>
        <w:t xml:space="preserve"> Eventmanagement zu </w:t>
      </w:r>
      <w:r w:rsidR="005452B8" w:rsidRPr="006449A4">
        <w:rPr>
          <w:sz w:val="24"/>
          <w:szCs w:val="24"/>
        </w:rPr>
        <w:t xml:space="preserve">bieten. </w:t>
      </w:r>
      <w:r w:rsidR="00446C0F" w:rsidRPr="006449A4">
        <w:rPr>
          <w:sz w:val="24"/>
          <w:szCs w:val="24"/>
        </w:rPr>
        <w:t xml:space="preserve">Dies beinhaltet </w:t>
      </w:r>
      <w:r w:rsidR="00A415D9">
        <w:rPr>
          <w:sz w:val="24"/>
          <w:szCs w:val="24"/>
        </w:rPr>
        <w:t>unter anderem</w:t>
      </w:r>
      <w:r w:rsidR="00446C0F" w:rsidRPr="006449A4">
        <w:rPr>
          <w:sz w:val="24"/>
          <w:szCs w:val="24"/>
        </w:rPr>
        <w:t xml:space="preserve"> Informationen über Kunden zu </w:t>
      </w:r>
      <w:r w:rsidR="00A415D9">
        <w:rPr>
          <w:sz w:val="24"/>
          <w:szCs w:val="24"/>
        </w:rPr>
        <w:t xml:space="preserve">verwalten und </w:t>
      </w:r>
      <w:r w:rsidR="00446C0F" w:rsidRPr="006449A4">
        <w:rPr>
          <w:sz w:val="24"/>
          <w:szCs w:val="24"/>
        </w:rPr>
        <w:t xml:space="preserve">Einladungen </w:t>
      </w:r>
      <w:r w:rsidR="00A415D9">
        <w:rPr>
          <w:sz w:val="24"/>
          <w:szCs w:val="24"/>
        </w:rPr>
        <w:t>für spezifische</w:t>
      </w:r>
      <w:r w:rsidR="00446C0F" w:rsidRPr="006449A4">
        <w:rPr>
          <w:sz w:val="24"/>
          <w:szCs w:val="24"/>
        </w:rPr>
        <w:t xml:space="preserve"> Events </w:t>
      </w:r>
      <w:r w:rsidR="00A415D9">
        <w:rPr>
          <w:sz w:val="24"/>
          <w:szCs w:val="24"/>
        </w:rPr>
        <w:t>auszusenden.</w:t>
      </w:r>
    </w:p>
    <w:p w14:paraId="043BCA28" w14:textId="77777777" w:rsidR="00392E16" w:rsidRDefault="00392E16" w:rsidP="008C0BA2">
      <w:pPr>
        <w:pStyle w:val="StandardJKU"/>
        <w:spacing w:line="360" w:lineRule="auto"/>
        <w:rPr>
          <w:sz w:val="24"/>
          <w:szCs w:val="24"/>
        </w:rPr>
      </w:pPr>
    </w:p>
    <w:p w14:paraId="04C71523" w14:textId="77777777" w:rsidR="00AC16E6" w:rsidRPr="00D71FD6" w:rsidRDefault="001921C7" w:rsidP="00D71FD6">
      <w:pPr>
        <w:pStyle w:val="StandardJKU"/>
        <w:rPr>
          <w:b/>
          <w:bCs/>
          <w:sz w:val="24"/>
          <w:szCs w:val="24"/>
        </w:rPr>
      </w:pPr>
      <w:r w:rsidRPr="00D71FD6">
        <w:rPr>
          <w:b/>
          <w:bCs/>
          <w:sz w:val="24"/>
          <w:szCs w:val="24"/>
        </w:rPr>
        <w:t>Allgemeine Be</w:t>
      </w:r>
      <w:r w:rsidR="000A30EC" w:rsidRPr="00D71FD6">
        <w:rPr>
          <w:b/>
          <w:bCs/>
          <w:sz w:val="24"/>
          <w:szCs w:val="24"/>
        </w:rPr>
        <w:t>s</w:t>
      </w:r>
      <w:r w:rsidRPr="00D71FD6">
        <w:rPr>
          <w:b/>
          <w:bCs/>
          <w:sz w:val="24"/>
          <w:szCs w:val="24"/>
        </w:rPr>
        <w:t>chreibung</w:t>
      </w:r>
    </w:p>
    <w:p w14:paraId="64828075" w14:textId="77777777" w:rsidR="00953D10" w:rsidRDefault="00953D10" w:rsidP="00953D10">
      <w:pPr>
        <w:pStyle w:val="StandardJKU"/>
        <w:rPr>
          <w:lang w:val="de-AT"/>
        </w:rPr>
      </w:pPr>
    </w:p>
    <w:p w14:paraId="3E5C605D" w14:textId="37DDC822" w:rsidR="005D0F92" w:rsidRDefault="008C07ED" w:rsidP="005D0F92">
      <w:pPr>
        <w:pStyle w:val="StandardJKU"/>
        <w:rPr>
          <w:sz w:val="24"/>
          <w:lang w:val="de-AT"/>
        </w:rPr>
      </w:pPr>
      <w:r w:rsidRPr="008C1785">
        <w:rPr>
          <w:sz w:val="24"/>
          <w:lang w:val="de-AT"/>
        </w:rPr>
        <w:t>Im weiteren Verlauf werden die allgemeinen Eigenschaften des Programms beschrieben.</w:t>
      </w:r>
    </w:p>
    <w:p w14:paraId="5253923F" w14:textId="77777777" w:rsidR="005D0F92" w:rsidRPr="005D0F92" w:rsidRDefault="005D0F92" w:rsidP="005D0F92">
      <w:pPr>
        <w:pStyle w:val="StandardJKU"/>
        <w:rPr>
          <w:sz w:val="24"/>
          <w:lang w:val="de-AT"/>
        </w:rPr>
      </w:pPr>
    </w:p>
    <w:p w14:paraId="349510F1" w14:textId="3B441813" w:rsidR="00DE55FD" w:rsidRPr="00D71FD6" w:rsidRDefault="00DE55FD" w:rsidP="00D71FD6">
      <w:pPr>
        <w:pStyle w:val="StandardJKU"/>
        <w:rPr>
          <w:b/>
          <w:bCs/>
          <w:sz w:val="24"/>
          <w:szCs w:val="24"/>
        </w:rPr>
      </w:pPr>
      <w:r w:rsidRPr="00D71FD6">
        <w:rPr>
          <w:b/>
          <w:bCs/>
          <w:sz w:val="24"/>
          <w:szCs w:val="24"/>
        </w:rPr>
        <w:t>Allgemeine Funktionalität</w:t>
      </w:r>
    </w:p>
    <w:p w14:paraId="55B7BE53" w14:textId="77777777" w:rsidR="00DE55FD" w:rsidRDefault="00DE55FD" w:rsidP="00DE55FD">
      <w:pPr>
        <w:pStyle w:val="StandardJKU"/>
        <w:rPr>
          <w:lang w:val="de-AT"/>
        </w:rPr>
      </w:pPr>
    </w:p>
    <w:p w14:paraId="050D48A7"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0EE45806" w14:textId="77777777" w:rsidR="00E4629B" w:rsidRPr="00DE55FD" w:rsidRDefault="00E4629B" w:rsidP="00DE55FD">
      <w:pPr>
        <w:pStyle w:val="StandardJKU"/>
      </w:pPr>
    </w:p>
    <w:p w14:paraId="691187B0" w14:textId="77777777" w:rsidR="00AC16E6" w:rsidRPr="00D71FD6" w:rsidRDefault="00AF74F3" w:rsidP="00D71FD6">
      <w:pPr>
        <w:pStyle w:val="StandardJKU"/>
        <w:rPr>
          <w:b/>
          <w:bCs/>
          <w:sz w:val="24"/>
          <w:szCs w:val="24"/>
        </w:rPr>
      </w:pPr>
      <w:r w:rsidRPr="00D71FD6">
        <w:rPr>
          <w:b/>
          <w:bCs/>
          <w:sz w:val="24"/>
          <w:szCs w:val="24"/>
        </w:rPr>
        <w:t>System und Hardware Einschränkungen</w:t>
      </w:r>
    </w:p>
    <w:p w14:paraId="608F5CE7" w14:textId="77777777" w:rsidR="00550657" w:rsidRDefault="00550657" w:rsidP="00550657">
      <w:pPr>
        <w:pStyle w:val="StandardJKU"/>
        <w:rPr>
          <w:lang w:val="de-AT"/>
        </w:rPr>
      </w:pPr>
    </w:p>
    <w:p w14:paraId="5181E630" w14:textId="77777777" w:rsidR="005D0F92" w:rsidRDefault="00D112DF" w:rsidP="00D112DF">
      <w:pPr>
        <w:pStyle w:val="StandardJKU"/>
        <w:numPr>
          <w:ilvl w:val="0"/>
          <w:numId w:val="12"/>
        </w:numPr>
        <w:rPr>
          <w:sz w:val="24"/>
          <w:szCs w:val="24"/>
          <w:lang w:val="de-AT"/>
        </w:rPr>
      </w:pPr>
      <w:r w:rsidRPr="001E0BC6">
        <w:rPr>
          <w:sz w:val="24"/>
          <w:szCs w:val="24"/>
          <w:lang w:val="de-AT"/>
        </w:rPr>
        <w:t xml:space="preserve">Das Programm </w:t>
      </w:r>
      <w:r w:rsidR="009C19D9">
        <w:rPr>
          <w:sz w:val="24"/>
          <w:szCs w:val="24"/>
          <w:lang w:val="de-AT"/>
        </w:rPr>
        <w:t>muss</w:t>
      </w:r>
      <w:r w:rsidRPr="001E0BC6">
        <w:rPr>
          <w:sz w:val="24"/>
          <w:szCs w:val="24"/>
          <w:lang w:val="de-AT"/>
        </w:rPr>
        <w:t xml:space="preserve"> auf folgenden operativen Systemen lauffähig sein: Windows, Linux und OSX</w:t>
      </w:r>
    </w:p>
    <w:p w14:paraId="76EBEE52" w14:textId="1968474F" w:rsidR="00550657" w:rsidRDefault="005D0F92" w:rsidP="005D0F92">
      <w:pPr>
        <w:pStyle w:val="StandardJKU"/>
        <w:ind w:left="720"/>
        <w:rPr>
          <w:sz w:val="24"/>
          <w:szCs w:val="24"/>
          <w:lang w:val="de-AT"/>
        </w:rPr>
      </w:pPr>
      <w:r>
        <w:rPr>
          <w:sz w:val="24"/>
          <w:szCs w:val="24"/>
          <w:lang w:val="de-AT"/>
        </w:rPr>
        <w:t>-</w:t>
      </w:r>
      <w:r w:rsidR="00826A65" w:rsidRPr="001E0BC6">
        <w:rPr>
          <w:sz w:val="24"/>
          <w:szCs w:val="24"/>
          <w:lang w:val="de-AT"/>
        </w:rPr>
        <w:t xml:space="preserve">need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p>
    <w:p w14:paraId="50847146" w14:textId="77777777" w:rsidR="005D0F92" w:rsidRPr="001E0BC6" w:rsidRDefault="005D0F92" w:rsidP="005D0F92">
      <w:pPr>
        <w:pStyle w:val="StandardJKU"/>
        <w:ind w:left="720"/>
        <w:rPr>
          <w:sz w:val="24"/>
          <w:szCs w:val="24"/>
          <w:lang w:val="de-AT"/>
        </w:rPr>
      </w:pPr>
    </w:p>
    <w:p w14:paraId="55022BFC" w14:textId="550550F6" w:rsidR="005D0F92" w:rsidRPr="005D0F92" w:rsidRDefault="00E4629B" w:rsidP="00472E0A">
      <w:pPr>
        <w:pStyle w:val="StandardJKU"/>
        <w:numPr>
          <w:ilvl w:val="0"/>
          <w:numId w:val="12"/>
        </w:numPr>
        <w:rPr>
          <w:color w:val="FF0000"/>
          <w:sz w:val="24"/>
          <w:szCs w:val="24"/>
          <w:lang w:val="de-AT"/>
        </w:rPr>
      </w:pPr>
      <w:r w:rsidRPr="005D0F92">
        <w:rPr>
          <w:color w:val="FF0000"/>
          <w:sz w:val="24"/>
          <w:szCs w:val="24"/>
          <w:lang w:val="de-AT"/>
        </w:rPr>
        <w:t xml:space="preserve">Es </w:t>
      </w:r>
      <w:r w:rsidR="008E4C6D" w:rsidRPr="005D0F92">
        <w:rPr>
          <w:color w:val="FF0000"/>
          <w:sz w:val="24"/>
          <w:szCs w:val="24"/>
          <w:lang w:val="de-AT"/>
        </w:rPr>
        <w:t>sollen</w:t>
      </w:r>
      <w:r w:rsidRPr="005D0F92">
        <w:rPr>
          <w:color w:val="FF0000"/>
          <w:sz w:val="24"/>
          <w:szCs w:val="24"/>
          <w:lang w:val="de-AT"/>
        </w:rPr>
        <w:t xml:space="preserve"> kein cloudbasiertes System sein</w:t>
      </w:r>
      <w:r w:rsidR="001F4B1A">
        <w:rPr>
          <w:color w:val="FF0000"/>
          <w:sz w:val="24"/>
          <w:szCs w:val="24"/>
          <w:lang w:val="de-AT"/>
        </w:rPr>
        <w:t>.</w:t>
      </w:r>
    </w:p>
    <w:p w14:paraId="5422A8EA" w14:textId="03FA6087" w:rsidR="00E4629B" w:rsidRDefault="005D0F92" w:rsidP="005D0F92">
      <w:pPr>
        <w:pStyle w:val="StandardJKU"/>
        <w:ind w:left="720"/>
        <w:rPr>
          <w:color w:val="FF0000"/>
          <w:sz w:val="24"/>
          <w:szCs w:val="24"/>
          <w:lang w:val="de-AT"/>
        </w:rPr>
      </w:pPr>
      <w:r w:rsidRPr="005D0F92">
        <w:rPr>
          <w:color w:val="FF0000"/>
          <w:sz w:val="24"/>
          <w:szCs w:val="24"/>
          <w:lang w:val="de-AT"/>
        </w:rPr>
        <w:t>-</w:t>
      </w:r>
      <w:r w:rsidR="00433FC8" w:rsidRPr="005D0F92">
        <w:rPr>
          <w:color w:val="FF0000"/>
          <w:sz w:val="24"/>
          <w:szCs w:val="24"/>
          <w:lang w:val="de-AT"/>
        </w:rPr>
        <w:t xml:space="preserve">need </w:t>
      </w:r>
      <w:proofErr w:type="spellStart"/>
      <w:r w:rsidR="00433FC8" w:rsidRPr="005D0F92">
        <w:rPr>
          <w:color w:val="FF0000"/>
          <w:sz w:val="24"/>
          <w:szCs w:val="24"/>
          <w:lang w:val="de-AT"/>
        </w:rPr>
        <w:t>to</w:t>
      </w:r>
      <w:proofErr w:type="spellEnd"/>
      <w:r w:rsidR="00433FC8" w:rsidRPr="005D0F92">
        <w:rPr>
          <w:color w:val="FF0000"/>
          <w:sz w:val="24"/>
          <w:szCs w:val="24"/>
          <w:lang w:val="de-AT"/>
        </w:rPr>
        <w:t xml:space="preserve"> </w:t>
      </w:r>
      <w:proofErr w:type="spellStart"/>
      <w:r w:rsidR="00AE1A5D" w:rsidRPr="005D0F92">
        <w:rPr>
          <w:color w:val="FF0000"/>
          <w:sz w:val="24"/>
          <w:szCs w:val="24"/>
          <w:lang w:val="de-AT"/>
        </w:rPr>
        <w:t>have</w:t>
      </w:r>
      <w:proofErr w:type="spellEnd"/>
    </w:p>
    <w:p w14:paraId="3755C335" w14:textId="77777777" w:rsidR="005D0F92" w:rsidRPr="005D0F92" w:rsidRDefault="005D0F92" w:rsidP="005D0F92">
      <w:pPr>
        <w:pStyle w:val="StandardJKU"/>
        <w:ind w:left="720"/>
        <w:rPr>
          <w:color w:val="FF0000"/>
          <w:sz w:val="24"/>
          <w:szCs w:val="24"/>
          <w:lang w:val="de-AT"/>
        </w:rPr>
      </w:pPr>
    </w:p>
    <w:p w14:paraId="44ECAA4A" w14:textId="77777777" w:rsidR="005D0F92"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w:t>
      </w:r>
    </w:p>
    <w:p w14:paraId="50B6ECDA" w14:textId="2F7A819C" w:rsidR="00A40817" w:rsidRPr="001E0BC6" w:rsidRDefault="005D0F92" w:rsidP="005D0F92">
      <w:pPr>
        <w:pStyle w:val="StandardJKU"/>
        <w:ind w:left="720"/>
        <w:rPr>
          <w:sz w:val="24"/>
          <w:szCs w:val="24"/>
          <w:lang w:val="de-AT"/>
        </w:rPr>
      </w:pPr>
      <w:r>
        <w:rPr>
          <w:sz w:val="24"/>
          <w:szCs w:val="24"/>
          <w:lang w:val="de-AT"/>
        </w:rPr>
        <w:lastRenderedPageBreak/>
        <w:t>-</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p>
    <w:p w14:paraId="14A94ADA" w14:textId="77777777" w:rsidR="006A1E6A" w:rsidRDefault="006A1E6A" w:rsidP="006A1E6A">
      <w:pPr>
        <w:pStyle w:val="StandardJKU"/>
        <w:rPr>
          <w:lang w:val="de-AT"/>
        </w:rPr>
      </w:pPr>
    </w:p>
    <w:p w14:paraId="3DA95700" w14:textId="77777777" w:rsidR="006A1E6A" w:rsidRPr="00D71FD6" w:rsidRDefault="006A1E6A" w:rsidP="00D71FD6">
      <w:pPr>
        <w:pStyle w:val="StandardJKU"/>
        <w:rPr>
          <w:b/>
          <w:bCs/>
          <w:sz w:val="24"/>
          <w:szCs w:val="24"/>
        </w:rPr>
      </w:pPr>
      <w:r w:rsidRPr="00D71FD6">
        <w:rPr>
          <w:b/>
          <w:bCs/>
          <w:sz w:val="24"/>
          <w:szCs w:val="24"/>
        </w:rPr>
        <w:t>Rechtliche Rahmenbedingungen</w:t>
      </w:r>
    </w:p>
    <w:p w14:paraId="247B719E" w14:textId="77777777" w:rsidR="006A1E6A" w:rsidRDefault="006A1E6A" w:rsidP="006A1E6A">
      <w:pPr>
        <w:pStyle w:val="StandardJKU"/>
        <w:rPr>
          <w:lang w:val="de-AT"/>
        </w:rPr>
      </w:pPr>
    </w:p>
    <w:p w14:paraId="2E36F1B4" w14:textId="77777777" w:rsidR="005D0F92" w:rsidRDefault="00070A1B" w:rsidP="00070A1B">
      <w:pPr>
        <w:pStyle w:val="StandardJKU"/>
        <w:numPr>
          <w:ilvl w:val="0"/>
          <w:numId w:val="12"/>
        </w:numPr>
        <w:rPr>
          <w:sz w:val="24"/>
          <w:lang w:val="de-AT"/>
        </w:rPr>
      </w:pPr>
      <w:r w:rsidRPr="001E0BC6">
        <w:rPr>
          <w:sz w:val="24"/>
          <w:lang w:val="de-AT"/>
        </w:rPr>
        <w:t xml:space="preserve">Bezüglich der Benutzung </w:t>
      </w:r>
      <w:r w:rsidR="009C19D9">
        <w:rPr>
          <w:sz w:val="24"/>
          <w:lang w:val="de-AT"/>
        </w:rPr>
        <w:t>dürfen</w:t>
      </w:r>
      <w:r w:rsidRPr="001E0BC6">
        <w:rPr>
          <w:sz w:val="24"/>
          <w:lang w:val="de-AT"/>
        </w:rPr>
        <w:t xml:space="preserve"> keine Lizenzprobleme </w:t>
      </w:r>
      <w:r w:rsidR="009C19D9">
        <w:rPr>
          <w:sz w:val="24"/>
          <w:lang w:val="de-AT"/>
        </w:rPr>
        <w:t>vorhanden sein.</w:t>
      </w:r>
    </w:p>
    <w:p w14:paraId="2EC29357" w14:textId="08715150" w:rsidR="00070A1B" w:rsidRPr="001E0BC6" w:rsidRDefault="005D0F92" w:rsidP="005D0F92">
      <w:pPr>
        <w:pStyle w:val="StandardJKU"/>
        <w:ind w:left="720"/>
        <w:rPr>
          <w:sz w:val="24"/>
          <w:lang w:val="de-AT"/>
        </w:rPr>
      </w:pPr>
      <w:r>
        <w:rPr>
          <w:sz w:val="24"/>
          <w:lang w:val="de-AT"/>
        </w:rPr>
        <w:t>-</w:t>
      </w:r>
      <w:r w:rsidR="00BD34D6" w:rsidRPr="001E0BC6">
        <w:rPr>
          <w:sz w:val="24"/>
          <w:lang w:val="de-AT"/>
        </w:rPr>
        <w:t xml:space="preserve">need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p>
    <w:p w14:paraId="799B3B61" w14:textId="77777777" w:rsidR="00F37658" w:rsidRDefault="00F37658" w:rsidP="00F37658">
      <w:pPr>
        <w:pStyle w:val="StandardJKU"/>
        <w:rPr>
          <w:lang w:val="de-AT"/>
        </w:rPr>
      </w:pPr>
    </w:p>
    <w:p w14:paraId="53420314" w14:textId="77777777" w:rsidR="00F37658" w:rsidRPr="00D71FD6" w:rsidRDefault="00291FA3" w:rsidP="00D71FD6">
      <w:pPr>
        <w:pStyle w:val="StandardJKU"/>
        <w:rPr>
          <w:b/>
          <w:bCs/>
          <w:sz w:val="24"/>
          <w:szCs w:val="24"/>
        </w:rPr>
      </w:pPr>
      <w:r w:rsidRPr="00D71FD6">
        <w:rPr>
          <w:b/>
          <w:bCs/>
          <w:sz w:val="24"/>
          <w:szCs w:val="24"/>
        </w:rPr>
        <w:t>Sonstige Einschränkungen</w:t>
      </w:r>
    </w:p>
    <w:p w14:paraId="267D066F" w14:textId="77777777" w:rsidR="00C6226B" w:rsidRDefault="00C6226B" w:rsidP="00E4629B">
      <w:pPr>
        <w:pStyle w:val="StandardJKU"/>
        <w:rPr>
          <w:lang w:val="de-AT"/>
        </w:rPr>
      </w:pPr>
    </w:p>
    <w:p w14:paraId="18CD3756" w14:textId="77777777" w:rsidR="005D0F92" w:rsidRDefault="00C6226B" w:rsidP="00C6226B">
      <w:pPr>
        <w:pStyle w:val="StandardJKU"/>
        <w:numPr>
          <w:ilvl w:val="0"/>
          <w:numId w:val="12"/>
        </w:numPr>
        <w:rPr>
          <w:sz w:val="24"/>
          <w:lang w:val="en-US"/>
        </w:rPr>
      </w:pPr>
      <w:r w:rsidRPr="00AD4AE1">
        <w:rPr>
          <w:sz w:val="24"/>
          <w:lang w:val="en-US"/>
        </w:rPr>
        <w:t xml:space="preserve">Das </w:t>
      </w:r>
      <w:proofErr w:type="spellStart"/>
      <w:r w:rsidRPr="00AD4AE1">
        <w:rPr>
          <w:sz w:val="24"/>
          <w:lang w:val="en-US"/>
        </w:rPr>
        <w:t>Programm</w:t>
      </w:r>
      <w:proofErr w:type="spellEnd"/>
      <w:r w:rsidRPr="00AD4AE1">
        <w:rPr>
          <w:sz w:val="24"/>
          <w:lang w:val="en-US"/>
        </w:rPr>
        <w:t xml:space="preserve"> </w:t>
      </w:r>
      <w:r w:rsidR="009C19D9">
        <w:rPr>
          <w:sz w:val="24"/>
          <w:lang w:val="en-US"/>
        </w:rPr>
        <w:t>muss</w:t>
      </w:r>
      <w:r w:rsidRPr="00AD4AE1">
        <w:rPr>
          <w:sz w:val="24"/>
          <w:lang w:val="en-US"/>
        </w:rPr>
        <w:t xml:space="preserve"> </w:t>
      </w:r>
      <w:proofErr w:type="spellStart"/>
      <w:r w:rsidR="009C19D9">
        <w:rPr>
          <w:sz w:val="24"/>
          <w:lang w:val="en-US"/>
        </w:rPr>
        <w:t>als</w:t>
      </w:r>
      <w:proofErr w:type="spellEnd"/>
      <w:r w:rsidR="009C19D9">
        <w:rPr>
          <w:sz w:val="24"/>
          <w:lang w:val="en-US"/>
        </w:rPr>
        <w:t xml:space="preserve"> </w:t>
      </w:r>
      <w:r w:rsidRPr="00AD4AE1">
        <w:rPr>
          <w:sz w:val="24"/>
          <w:lang w:val="en-US"/>
        </w:rPr>
        <w:t>Open Source</w:t>
      </w:r>
      <w:r w:rsidR="009C19D9">
        <w:rPr>
          <w:sz w:val="24"/>
          <w:lang w:val="en-US"/>
        </w:rPr>
        <w:t xml:space="preserve"> Version </w:t>
      </w:r>
      <w:proofErr w:type="spellStart"/>
      <w:r w:rsidR="009C19D9">
        <w:rPr>
          <w:sz w:val="24"/>
          <w:lang w:val="en-US"/>
        </w:rPr>
        <w:t>verfügbar</w:t>
      </w:r>
      <w:proofErr w:type="spellEnd"/>
      <w:r w:rsidRPr="00AD4AE1">
        <w:rPr>
          <w:sz w:val="24"/>
          <w:lang w:val="en-US"/>
        </w:rPr>
        <w:t xml:space="preserve"> sein</w:t>
      </w:r>
    </w:p>
    <w:p w14:paraId="256CA6F1" w14:textId="6B1702A5" w:rsidR="00C6226B" w:rsidRDefault="005D0F92" w:rsidP="005D0F92">
      <w:pPr>
        <w:pStyle w:val="StandardJKU"/>
        <w:ind w:left="720"/>
        <w:rPr>
          <w:sz w:val="24"/>
          <w:lang w:val="en-US"/>
        </w:rPr>
      </w:pPr>
      <w:r>
        <w:rPr>
          <w:sz w:val="24"/>
          <w:lang w:val="en-US"/>
        </w:rPr>
        <w:t>-</w:t>
      </w:r>
      <w:r w:rsidR="00040083" w:rsidRPr="00AD4AE1">
        <w:rPr>
          <w:sz w:val="24"/>
          <w:lang w:val="en-US"/>
        </w:rPr>
        <w:t>need to have</w:t>
      </w:r>
    </w:p>
    <w:p w14:paraId="6CCD73D7" w14:textId="77777777" w:rsidR="005D0F92" w:rsidRPr="00AD4AE1" w:rsidRDefault="005D0F92" w:rsidP="005D0F92">
      <w:pPr>
        <w:pStyle w:val="StandardJKU"/>
        <w:ind w:left="720"/>
        <w:rPr>
          <w:sz w:val="24"/>
          <w:lang w:val="en-US"/>
        </w:rPr>
      </w:pPr>
    </w:p>
    <w:p w14:paraId="75C0234D" w14:textId="77777777" w:rsidR="005D0F92" w:rsidRDefault="009C19D9" w:rsidP="00913476">
      <w:pPr>
        <w:pStyle w:val="StandardJKU"/>
        <w:numPr>
          <w:ilvl w:val="0"/>
          <w:numId w:val="12"/>
        </w:numPr>
        <w:rPr>
          <w:sz w:val="24"/>
          <w:lang w:val="de-AT"/>
        </w:rPr>
      </w:pPr>
      <w:r>
        <w:rPr>
          <w:sz w:val="24"/>
          <w:lang w:val="de-AT"/>
        </w:rPr>
        <w:t>Der Quellcode des</w:t>
      </w:r>
      <w:r w:rsidR="00C6226B" w:rsidRPr="0079293E">
        <w:rPr>
          <w:sz w:val="24"/>
          <w:lang w:val="de-AT"/>
        </w:rPr>
        <w:t xml:space="preserve"> Programm</w:t>
      </w:r>
      <w:r>
        <w:rPr>
          <w:sz w:val="24"/>
          <w:lang w:val="de-AT"/>
        </w:rPr>
        <w:t>s</w:t>
      </w:r>
      <w:r w:rsidR="003F4E1F" w:rsidRPr="0079293E">
        <w:rPr>
          <w:sz w:val="24"/>
          <w:lang w:val="de-AT"/>
        </w:rPr>
        <w:t xml:space="preserve"> </w:t>
      </w:r>
      <w:r>
        <w:rPr>
          <w:sz w:val="24"/>
          <w:lang w:val="de-AT"/>
        </w:rPr>
        <w:t>muss</w:t>
      </w:r>
      <w:r w:rsidR="00C6226B" w:rsidRPr="0079293E">
        <w:rPr>
          <w:sz w:val="24"/>
          <w:lang w:val="de-AT"/>
        </w:rPr>
        <w:t xml:space="preserve"> </w:t>
      </w:r>
      <w:r>
        <w:rPr>
          <w:sz w:val="24"/>
          <w:lang w:val="de-AT"/>
        </w:rPr>
        <w:t>erweiterbar</w:t>
      </w:r>
      <w:r w:rsidR="00C6226B" w:rsidRPr="0079293E">
        <w:rPr>
          <w:sz w:val="24"/>
          <w:lang w:val="de-AT"/>
        </w:rPr>
        <w:t xml:space="preserve"> sein</w:t>
      </w:r>
      <w:r>
        <w:rPr>
          <w:sz w:val="24"/>
          <w:lang w:val="de-AT"/>
        </w:rPr>
        <w:t>.</w:t>
      </w:r>
    </w:p>
    <w:p w14:paraId="544D447D" w14:textId="2F5EE2DB" w:rsidR="00C6723B" w:rsidRPr="0079293E" w:rsidRDefault="005D0F92" w:rsidP="005D0F92">
      <w:pPr>
        <w:pStyle w:val="StandardJKU"/>
        <w:ind w:left="720"/>
        <w:rPr>
          <w:sz w:val="24"/>
          <w:lang w:val="de-AT"/>
        </w:rPr>
      </w:pPr>
      <w:r>
        <w:rPr>
          <w:sz w:val="24"/>
          <w:lang w:val="de-AT"/>
        </w:rPr>
        <w:t>-</w:t>
      </w:r>
      <w:r w:rsidR="00462262" w:rsidRPr="0079293E">
        <w:rPr>
          <w:sz w:val="24"/>
          <w:lang w:val="de-AT"/>
        </w:rPr>
        <w:t xml:space="preserve">need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p>
    <w:p w14:paraId="3349608E" w14:textId="77777777" w:rsidR="00DA1841" w:rsidRDefault="00DA1841" w:rsidP="00392E16">
      <w:pPr>
        <w:pStyle w:val="StandardJKU"/>
        <w:rPr>
          <w:lang w:val="de-AT"/>
        </w:rPr>
      </w:pPr>
    </w:p>
    <w:p w14:paraId="2109E5B4" w14:textId="77777777" w:rsidR="00157E2D" w:rsidRPr="00D71FD6" w:rsidRDefault="00157E2D" w:rsidP="00D71FD6">
      <w:pPr>
        <w:pStyle w:val="StandardJKU"/>
        <w:rPr>
          <w:b/>
          <w:bCs/>
          <w:sz w:val="24"/>
          <w:szCs w:val="24"/>
        </w:rPr>
      </w:pPr>
      <w:r w:rsidRPr="00D71FD6">
        <w:rPr>
          <w:b/>
          <w:bCs/>
          <w:sz w:val="24"/>
          <w:szCs w:val="24"/>
        </w:rPr>
        <w:t>Benutze</w:t>
      </w:r>
      <w:r w:rsidR="00AC1C8F" w:rsidRPr="00D71FD6">
        <w:rPr>
          <w:b/>
          <w:bCs/>
          <w:sz w:val="24"/>
          <w:szCs w:val="24"/>
        </w:rPr>
        <w:t>rzielgruppen</w:t>
      </w:r>
      <w:r w:rsidR="00E553B1" w:rsidRPr="00D71FD6">
        <w:rPr>
          <w:b/>
          <w:bCs/>
          <w:sz w:val="24"/>
          <w:szCs w:val="24"/>
        </w:rPr>
        <w:t xml:space="preserve"> </w:t>
      </w:r>
    </w:p>
    <w:p w14:paraId="13BDF420" w14:textId="77777777" w:rsidR="00BA74C2" w:rsidRDefault="00BA74C2" w:rsidP="00BA74C2">
      <w:pPr>
        <w:pStyle w:val="StandardJKU"/>
        <w:rPr>
          <w:lang w:val="de-AT"/>
        </w:rPr>
      </w:pPr>
    </w:p>
    <w:p w14:paraId="794B18E8" w14:textId="680260A8"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 xml:space="preserve">die folgenden </w:t>
      </w:r>
      <w:r w:rsidR="009C19D9">
        <w:rPr>
          <w:sz w:val="24"/>
          <w:lang w:val="de-AT"/>
        </w:rPr>
        <w:t>Benutzerrollen</w:t>
      </w:r>
      <w:r w:rsidR="00B91FCB" w:rsidRPr="0079293E">
        <w:rPr>
          <w:sz w:val="24"/>
          <w:lang w:val="de-AT"/>
        </w:rPr>
        <w:t xml:space="preserve"> existieren</w:t>
      </w:r>
      <w:r w:rsidR="001E0DEE" w:rsidRPr="0079293E">
        <w:rPr>
          <w:sz w:val="24"/>
          <w:lang w:val="de-AT"/>
        </w:rPr>
        <w:t>:</w:t>
      </w:r>
    </w:p>
    <w:p w14:paraId="51077FB4"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27BB0D4F" w14:textId="77777777"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14:paraId="4DFA5F46"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925D686"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5BA3A134" w14:textId="77777777" w:rsidR="00581D27" w:rsidRPr="00277375" w:rsidRDefault="001E0DEE" w:rsidP="00277375">
      <w:pPr>
        <w:pStyle w:val="StandardJKU"/>
        <w:rPr>
          <w:lang w:val="de-AT"/>
        </w:rPr>
      </w:pPr>
      <w:r>
        <w:rPr>
          <w:lang w:val="de-AT"/>
        </w:rPr>
        <w:t xml:space="preserve"> </w:t>
      </w:r>
    </w:p>
    <w:p w14:paraId="2F6C2F85" w14:textId="77777777" w:rsidR="009532FC" w:rsidRPr="00D71FD6" w:rsidRDefault="005672F9" w:rsidP="00D71FD6">
      <w:pPr>
        <w:pStyle w:val="StandardJKU"/>
        <w:rPr>
          <w:b/>
          <w:bCs/>
          <w:sz w:val="28"/>
          <w:szCs w:val="28"/>
        </w:rPr>
      </w:pPr>
      <w:r w:rsidRPr="00D71FD6">
        <w:rPr>
          <w:b/>
          <w:bCs/>
          <w:sz w:val="28"/>
          <w:szCs w:val="28"/>
        </w:rPr>
        <w:t>Spezifische Anforderungen</w:t>
      </w:r>
    </w:p>
    <w:p w14:paraId="6467BCCF" w14:textId="77777777" w:rsidR="00224708" w:rsidRPr="00D71FD6" w:rsidRDefault="00224708" w:rsidP="00224708">
      <w:pPr>
        <w:pStyle w:val="StandardJKU"/>
        <w:rPr>
          <w:sz w:val="24"/>
          <w:szCs w:val="24"/>
          <w:lang w:val="de-AT"/>
        </w:rPr>
      </w:pPr>
    </w:p>
    <w:p w14:paraId="7AC33394" w14:textId="0FEEA60B" w:rsidR="00224708" w:rsidRPr="00D71FD6" w:rsidRDefault="007847B8" w:rsidP="00D71FD6">
      <w:pPr>
        <w:pStyle w:val="StandardJKU"/>
        <w:rPr>
          <w:sz w:val="24"/>
          <w:szCs w:val="24"/>
        </w:rPr>
      </w:pPr>
      <w:r w:rsidRPr="00D71FD6">
        <w:rPr>
          <w:sz w:val="24"/>
          <w:szCs w:val="24"/>
        </w:rPr>
        <w:t xml:space="preserve">Im Folgenden werden die Funktionalitäten, welche das Programm </w:t>
      </w:r>
      <w:r w:rsidR="005D0F92" w:rsidRPr="00D71FD6">
        <w:rPr>
          <w:sz w:val="24"/>
          <w:szCs w:val="24"/>
        </w:rPr>
        <w:t>erfüllen</w:t>
      </w:r>
      <w:r w:rsidRPr="00D71FD6">
        <w:rPr>
          <w:sz w:val="24"/>
          <w:szCs w:val="24"/>
        </w:rPr>
        <w:t xml:space="preserve"> </w:t>
      </w:r>
      <w:r w:rsidR="0066766A" w:rsidRPr="00D71FD6">
        <w:rPr>
          <w:sz w:val="24"/>
          <w:szCs w:val="24"/>
        </w:rPr>
        <w:t>muss</w:t>
      </w:r>
      <w:r w:rsidR="005D0F92" w:rsidRPr="00D71FD6">
        <w:rPr>
          <w:sz w:val="24"/>
          <w:szCs w:val="24"/>
        </w:rPr>
        <w:t>, folgend „</w:t>
      </w:r>
      <w:proofErr w:type="spellStart"/>
      <w:r w:rsidR="005D0F92" w:rsidRPr="00D71FD6">
        <w:rPr>
          <w:sz w:val="24"/>
          <w:szCs w:val="24"/>
        </w:rPr>
        <w:t>need</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w:t>
      </w:r>
      <w:r w:rsidR="005D0F92" w:rsidRPr="00D71FD6">
        <w:rPr>
          <w:sz w:val="24"/>
          <w:szCs w:val="24"/>
        </w:rPr>
        <w:t xml:space="preserve"> und </w:t>
      </w:r>
      <w:proofErr w:type="gramStart"/>
      <w:r w:rsidR="005D0F92" w:rsidRPr="00D71FD6">
        <w:rPr>
          <w:sz w:val="24"/>
          <w:szCs w:val="24"/>
        </w:rPr>
        <w:t>weiteres Anforderungen</w:t>
      </w:r>
      <w:proofErr w:type="gramEnd"/>
      <w:r w:rsidR="005D0F92" w:rsidRPr="00D71FD6">
        <w:rPr>
          <w:sz w:val="24"/>
          <w:szCs w:val="24"/>
        </w:rPr>
        <w:t xml:space="preserve">, die das Programm umsetzen sollte, folgend „nic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 xml:space="preserve"> behandelt.</w:t>
      </w:r>
    </w:p>
    <w:p w14:paraId="2D9EA190" w14:textId="77777777" w:rsidR="003A36FB" w:rsidRDefault="003A36FB" w:rsidP="003A36FB">
      <w:pPr>
        <w:pStyle w:val="StandardJKU"/>
        <w:rPr>
          <w:lang w:val="de-AT"/>
        </w:rPr>
      </w:pPr>
    </w:p>
    <w:p w14:paraId="39A8E143" w14:textId="77777777" w:rsidR="003A36FB" w:rsidRPr="005D0F92" w:rsidRDefault="003A36FB" w:rsidP="003A36FB">
      <w:pPr>
        <w:pStyle w:val="StandardJKU"/>
        <w:rPr>
          <w:b/>
          <w:i/>
          <w:sz w:val="24"/>
          <w:szCs w:val="24"/>
          <w:lang w:val="de-AT"/>
        </w:rPr>
      </w:pPr>
      <w:r w:rsidRPr="005D0F92">
        <w:rPr>
          <w:b/>
          <w:i/>
          <w:sz w:val="24"/>
          <w:szCs w:val="24"/>
          <w:lang w:val="de-AT"/>
        </w:rPr>
        <w:t>Funktionale Anforderungen</w:t>
      </w:r>
    </w:p>
    <w:p w14:paraId="1ED699EA" w14:textId="77777777" w:rsidR="00FE6DE9" w:rsidRPr="00FE6DE9" w:rsidRDefault="00FE6DE9" w:rsidP="00FE6DE9">
      <w:pPr>
        <w:pStyle w:val="StandardJKU"/>
        <w:rPr>
          <w:lang w:val="de-AT"/>
        </w:rPr>
      </w:pPr>
    </w:p>
    <w:p w14:paraId="29DB5FEE" w14:textId="2CC16F95" w:rsidR="00D967EC" w:rsidRPr="00700A63" w:rsidRDefault="009C19D9" w:rsidP="00D967EC">
      <w:pPr>
        <w:pStyle w:val="StandardJKU"/>
        <w:numPr>
          <w:ilvl w:val="0"/>
          <w:numId w:val="13"/>
        </w:numPr>
        <w:rPr>
          <w:sz w:val="24"/>
          <w:lang w:val="de-AT"/>
        </w:rPr>
      </w:pPr>
      <w:r>
        <w:rPr>
          <w:sz w:val="24"/>
          <w:lang w:val="de-AT"/>
        </w:rPr>
        <w:t>Funktionale</w:t>
      </w:r>
      <w:r w:rsidR="006807F5" w:rsidRPr="00700A63">
        <w:rPr>
          <w:sz w:val="24"/>
          <w:lang w:val="de-AT"/>
        </w:rPr>
        <w:t xml:space="preserve"> Anforderung 1</w:t>
      </w:r>
    </w:p>
    <w:p w14:paraId="5F49EDD4" w14:textId="45F8B3E2" w:rsidR="00D967EC" w:rsidRPr="00700A63" w:rsidRDefault="00D967EC" w:rsidP="00D967EC">
      <w:pPr>
        <w:pStyle w:val="StandardJKU"/>
        <w:rPr>
          <w:sz w:val="24"/>
          <w:lang w:val="de-AT"/>
        </w:rPr>
      </w:pPr>
      <w:r w:rsidRPr="00700A63">
        <w:rPr>
          <w:sz w:val="24"/>
          <w:lang w:val="de-AT"/>
        </w:rPr>
        <w:t xml:space="preserve">Das Programm </w:t>
      </w:r>
      <w:r w:rsidR="005D0F92">
        <w:rPr>
          <w:sz w:val="24"/>
          <w:lang w:val="de-AT"/>
        </w:rPr>
        <w:t>m</w:t>
      </w:r>
      <w:r w:rsidR="0066766A">
        <w:rPr>
          <w:sz w:val="24"/>
          <w:lang w:val="de-AT"/>
        </w:rPr>
        <w:t>uss</w:t>
      </w:r>
      <w:r w:rsidRPr="00700A63">
        <w:rPr>
          <w:sz w:val="24"/>
          <w:lang w:val="de-AT"/>
        </w:rPr>
        <w:t xml:space="preserve">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14:paraId="3235CC76" w14:textId="77777777" w:rsidR="00243490" w:rsidRPr="00700A63" w:rsidRDefault="00D967EC" w:rsidP="00D967EC">
      <w:pPr>
        <w:pStyle w:val="StandardJKU"/>
        <w:rPr>
          <w:sz w:val="24"/>
          <w:lang w:val="de-AT"/>
        </w:rPr>
      </w:pPr>
      <w:r w:rsidRPr="00700A63">
        <w:rPr>
          <w:sz w:val="24"/>
          <w:lang w:val="de-AT"/>
        </w:rPr>
        <w:lastRenderedPageBreak/>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14:paraId="54F19AAA" w14:textId="793F6B7F" w:rsidR="004A5070" w:rsidRDefault="004A5070" w:rsidP="00D967EC">
      <w:pPr>
        <w:pStyle w:val="StandardJKU"/>
        <w:rPr>
          <w:lang w:val="de-AT"/>
        </w:rPr>
      </w:pPr>
    </w:p>
    <w:p w14:paraId="07D2D420" w14:textId="085D8B0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2</w:t>
      </w:r>
    </w:p>
    <w:p w14:paraId="3E207FCE"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Zusatzinformationen zu den Kontakten </w:t>
      </w:r>
      <w:r>
        <w:rPr>
          <w:sz w:val="24"/>
          <w:szCs w:val="24"/>
          <w:lang w:val="de-AT"/>
        </w:rPr>
        <w:t>beziehungsweise</w:t>
      </w:r>
      <w:r w:rsidRPr="005A3FAD">
        <w:rPr>
          <w:sz w:val="24"/>
          <w:szCs w:val="24"/>
          <w:lang w:val="de-AT"/>
        </w:rPr>
        <w:t xml:space="preserve"> </w:t>
      </w:r>
      <w:r>
        <w:rPr>
          <w:sz w:val="24"/>
          <w:szCs w:val="24"/>
          <w:lang w:val="de-AT"/>
        </w:rPr>
        <w:t xml:space="preserve">zu den </w:t>
      </w:r>
      <w:r w:rsidRPr="005A3FAD">
        <w:rPr>
          <w:sz w:val="24"/>
          <w:szCs w:val="24"/>
          <w:lang w:val="de-AT"/>
        </w:rPr>
        <w:t>Einladungen zu erstellen.</w:t>
      </w:r>
    </w:p>
    <w:p w14:paraId="7FD3D3CE"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717B18" w14:textId="77777777" w:rsidR="005D0F92" w:rsidRPr="005A3FAD" w:rsidRDefault="005D0F92" w:rsidP="005D0F92">
      <w:pPr>
        <w:pStyle w:val="StandardJKU"/>
        <w:rPr>
          <w:sz w:val="24"/>
          <w:szCs w:val="24"/>
          <w:lang w:val="de-AT"/>
        </w:rPr>
      </w:pPr>
    </w:p>
    <w:p w14:paraId="288C5243" w14:textId="7CAFAD5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3</w:t>
      </w:r>
    </w:p>
    <w:p w14:paraId="2A3CA8A3"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Informationen über die Kunden schnell ändern zu können</w:t>
      </w:r>
      <w:r>
        <w:rPr>
          <w:sz w:val="24"/>
          <w:szCs w:val="24"/>
          <w:lang w:val="de-AT"/>
        </w:rPr>
        <w:t xml:space="preserve"> und folgend die Kundeninformationen in derselben Maske bearbeiten zu können. (Kein neues Fenster zur Bearbeitung der Kundeninformationen öffnen)</w:t>
      </w:r>
    </w:p>
    <w:p w14:paraId="741E35F3"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608A915" w14:textId="77777777" w:rsidR="005D0F92" w:rsidRPr="005A3FAD" w:rsidRDefault="005D0F92" w:rsidP="005D0F92">
      <w:pPr>
        <w:pStyle w:val="StandardJKU"/>
        <w:rPr>
          <w:sz w:val="24"/>
          <w:szCs w:val="24"/>
          <w:lang w:val="de-AT"/>
        </w:rPr>
      </w:pPr>
    </w:p>
    <w:p w14:paraId="554B6391" w14:textId="2971ECA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4</w:t>
      </w:r>
    </w:p>
    <w:p w14:paraId="4837A2D1"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ein </w:t>
      </w:r>
      <w:r w:rsidRPr="005A3FAD">
        <w:rPr>
          <w:sz w:val="24"/>
          <w:szCs w:val="24"/>
          <w:lang w:val="de-AT"/>
        </w:rPr>
        <w:t xml:space="preserve">Event </w:t>
      </w:r>
      <w:r>
        <w:rPr>
          <w:sz w:val="24"/>
          <w:szCs w:val="24"/>
          <w:lang w:val="de-AT"/>
        </w:rPr>
        <w:t>zu erstellen</w:t>
      </w:r>
      <w:r w:rsidRPr="005A3FAD">
        <w:rPr>
          <w:sz w:val="24"/>
          <w:szCs w:val="24"/>
          <w:lang w:val="de-AT"/>
        </w:rPr>
        <w:t>. Diesbezüglich werden folgende Informationen eingefügt: „Name“, „Datum“, „Ort“, „Veranstalter“, „Kommentar“.</w:t>
      </w:r>
    </w:p>
    <w:p w14:paraId="196E1068"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E782F83" w14:textId="77777777" w:rsidR="005D0F92" w:rsidRPr="005A3FAD" w:rsidRDefault="005D0F92" w:rsidP="005D0F92">
      <w:pPr>
        <w:pStyle w:val="StandardJKU"/>
        <w:rPr>
          <w:sz w:val="24"/>
          <w:szCs w:val="24"/>
          <w:lang w:val="de-AT"/>
        </w:rPr>
      </w:pPr>
    </w:p>
    <w:p w14:paraId="53C3843D" w14:textId="754954D8"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5</w:t>
      </w:r>
    </w:p>
    <w:p w14:paraId="0EB4F539" w14:textId="77777777" w:rsidR="005D0F92"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w:t>
      </w:r>
      <w:r>
        <w:rPr>
          <w:sz w:val="24"/>
          <w:szCs w:val="24"/>
          <w:lang w:val="de-AT"/>
        </w:rPr>
        <w:t>m H</w:t>
      </w:r>
      <w:r w:rsidRPr="005A3FAD">
        <w:rPr>
          <w:sz w:val="24"/>
          <w:szCs w:val="24"/>
          <w:lang w:val="de-AT"/>
        </w:rPr>
        <w:t xml:space="preserve">inzufügen von Events einen Kalender </w:t>
      </w:r>
      <w:r>
        <w:rPr>
          <w:sz w:val="24"/>
          <w:szCs w:val="24"/>
          <w:lang w:val="de-AT"/>
        </w:rPr>
        <w:t>anzuzeigen</w:t>
      </w:r>
      <w:r w:rsidRPr="005A3FAD">
        <w:rPr>
          <w:sz w:val="24"/>
          <w:szCs w:val="24"/>
          <w:lang w:val="de-AT"/>
        </w:rPr>
        <w:t>, um das Datum</w:t>
      </w:r>
      <w:r>
        <w:rPr>
          <w:sz w:val="24"/>
          <w:szCs w:val="24"/>
          <w:lang w:val="de-AT"/>
        </w:rPr>
        <w:t xml:space="preserve"> des geplanten Events</w:t>
      </w:r>
      <w:r w:rsidRPr="005A3FAD">
        <w:rPr>
          <w:sz w:val="24"/>
          <w:szCs w:val="24"/>
          <w:lang w:val="de-AT"/>
        </w:rPr>
        <w:t xml:space="preserve"> </w:t>
      </w:r>
      <w:r>
        <w:rPr>
          <w:sz w:val="24"/>
          <w:szCs w:val="24"/>
          <w:lang w:val="de-AT"/>
        </w:rPr>
        <w:t>einfacher</w:t>
      </w:r>
      <w:r w:rsidRPr="005A3FAD">
        <w:rPr>
          <w:sz w:val="24"/>
          <w:szCs w:val="24"/>
          <w:lang w:val="de-AT"/>
        </w:rPr>
        <w:t xml:space="preserve"> zu selektieren</w:t>
      </w:r>
      <w:r>
        <w:rPr>
          <w:sz w:val="24"/>
          <w:szCs w:val="24"/>
          <w:lang w:val="de-AT"/>
        </w:rPr>
        <w:t xml:space="preserve"> und direkt eintragen zu können.</w:t>
      </w:r>
    </w:p>
    <w:p w14:paraId="4F30561C" w14:textId="77777777" w:rsidR="005D0F92" w:rsidRPr="005A3FAD" w:rsidRDefault="005D0F92" w:rsidP="005D0F92">
      <w:pPr>
        <w:pStyle w:val="StandardJKU"/>
        <w:rPr>
          <w:sz w:val="24"/>
          <w:szCs w:val="24"/>
          <w:lang w:val="de-AT"/>
        </w:rPr>
      </w:pPr>
      <w:r>
        <w:rPr>
          <w:sz w:val="24"/>
          <w:szCs w:val="24"/>
          <w:lang w:val="de-AT"/>
        </w:rPr>
        <w:t xml:space="preserve">-need </w:t>
      </w:r>
      <w:proofErr w:type="spellStart"/>
      <w:r>
        <w:rPr>
          <w:sz w:val="24"/>
          <w:szCs w:val="24"/>
          <w:lang w:val="de-AT"/>
        </w:rPr>
        <w:t>to</w:t>
      </w:r>
      <w:proofErr w:type="spellEnd"/>
      <w:r>
        <w:rPr>
          <w:sz w:val="24"/>
          <w:szCs w:val="24"/>
          <w:lang w:val="de-AT"/>
        </w:rPr>
        <w:t xml:space="preserve"> </w:t>
      </w:r>
      <w:proofErr w:type="spellStart"/>
      <w:r>
        <w:rPr>
          <w:sz w:val="24"/>
          <w:szCs w:val="24"/>
          <w:lang w:val="de-AT"/>
        </w:rPr>
        <w:t>have</w:t>
      </w:r>
      <w:proofErr w:type="spellEnd"/>
    </w:p>
    <w:p w14:paraId="0C64582D" w14:textId="77777777" w:rsidR="005D0F92" w:rsidRPr="005A3FAD" w:rsidRDefault="005D0F92" w:rsidP="005D0F92">
      <w:pPr>
        <w:pStyle w:val="StandardJKU"/>
        <w:rPr>
          <w:sz w:val="24"/>
          <w:szCs w:val="24"/>
          <w:lang w:val="de-AT"/>
        </w:rPr>
      </w:pPr>
    </w:p>
    <w:p w14:paraId="00976E53" w14:textId="1CA56CCD"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6</w:t>
      </w:r>
    </w:p>
    <w:p w14:paraId="4C700D90"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ils </w:t>
      </w:r>
      <w:r>
        <w:rPr>
          <w:sz w:val="24"/>
          <w:szCs w:val="24"/>
          <w:lang w:val="de-AT"/>
        </w:rPr>
        <w:t>beziehungsweise</w:t>
      </w:r>
      <w:r w:rsidRPr="005A3FAD">
        <w:rPr>
          <w:sz w:val="24"/>
          <w:szCs w:val="24"/>
          <w:lang w:val="de-AT"/>
        </w:rPr>
        <w:t xml:space="preserve"> Einladungen </w:t>
      </w:r>
      <w:r>
        <w:rPr>
          <w:sz w:val="24"/>
          <w:szCs w:val="24"/>
          <w:lang w:val="de-AT"/>
        </w:rPr>
        <w:t xml:space="preserve">an ausgewählte Kontakte </w:t>
      </w:r>
      <w:r w:rsidRPr="005A3FAD">
        <w:rPr>
          <w:sz w:val="24"/>
          <w:szCs w:val="24"/>
          <w:lang w:val="de-AT"/>
        </w:rPr>
        <w:t xml:space="preserve">zu </w:t>
      </w:r>
      <w:r>
        <w:rPr>
          <w:sz w:val="24"/>
          <w:szCs w:val="24"/>
          <w:lang w:val="de-AT"/>
        </w:rPr>
        <w:t>versenden</w:t>
      </w:r>
      <w:r w:rsidRPr="005A3FAD">
        <w:rPr>
          <w:sz w:val="24"/>
          <w:szCs w:val="24"/>
          <w:lang w:val="de-AT"/>
        </w:rPr>
        <w:t>.</w:t>
      </w:r>
    </w:p>
    <w:p w14:paraId="01C53BFD"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69AFC5B" w14:textId="77777777" w:rsidR="005D0F92" w:rsidRPr="005A3FAD" w:rsidRDefault="005D0F92" w:rsidP="005D0F92">
      <w:pPr>
        <w:pStyle w:val="StandardJKU"/>
        <w:rPr>
          <w:sz w:val="24"/>
          <w:szCs w:val="24"/>
          <w:lang w:val="de-AT"/>
        </w:rPr>
      </w:pPr>
    </w:p>
    <w:p w14:paraId="02CFDF52" w14:textId="223F9B5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7</w:t>
      </w:r>
    </w:p>
    <w:p w14:paraId="7BB6EFFE" w14:textId="77777777" w:rsidR="005D0F92" w:rsidRPr="005A3FAD" w:rsidRDefault="005D0F92" w:rsidP="005D0F92">
      <w:pPr>
        <w:pStyle w:val="StandardJKU"/>
        <w:spacing w:line="360" w:lineRule="auto"/>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beim Erstellen einer Mail </w:t>
      </w:r>
      <w:r w:rsidRPr="005A3FAD">
        <w:rPr>
          <w:sz w:val="24"/>
          <w:szCs w:val="24"/>
          <w:lang w:val="de-AT"/>
        </w:rPr>
        <w:t xml:space="preserve">ein Template (z.B. JKU-Daten) </w:t>
      </w:r>
      <w:r>
        <w:rPr>
          <w:sz w:val="24"/>
          <w:szCs w:val="24"/>
          <w:lang w:val="de-AT"/>
        </w:rPr>
        <w:t xml:space="preserve">auszuwählen und hinzuzufügen. </w:t>
      </w:r>
      <w:r w:rsidRPr="005A3FAD">
        <w:rPr>
          <w:sz w:val="24"/>
          <w:szCs w:val="24"/>
          <w:lang w:val="de-AT"/>
        </w:rPr>
        <w:t xml:space="preserve">Die Auswahl </w:t>
      </w:r>
      <w:r>
        <w:rPr>
          <w:sz w:val="24"/>
          <w:szCs w:val="24"/>
          <w:lang w:val="de-AT"/>
        </w:rPr>
        <w:t>der</w:t>
      </w:r>
      <w:r w:rsidRPr="005A3FAD">
        <w:rPr>
          <w:sz w:val="24"/>
          <w:szCs w:val="24"/>
          <w:lang w:val="de-AT"/>
        </w:rPr>
        <w:t xml:space="preserve"> Template</w:t>
      </w:r>
      <w:r>
        <w:rPr>
          <w:sz w:val="24"/>
          <w:szCs w:val="24"/>
          <w:lang w:val="de-AT"/>
        </w:rPr>
        <w:t>s</w:t>
      </w:r>
      <w:r w:rsidRPr="005A3FAD">
        <w:rPr>
          <w:sz w:val="24"/>
          <w:szCs w:val="24"/>
          <w:lang w:val="de-AT"/>
        </w:rPr>
        <w:t xml:space="preserve"> </w:t>
      </w:r>
      <w:r>
        <w:rPr>
          <w:sz w:val="24"/>
          <w:szCs w:val="24"/>
          <w:lang w:val="de-AT"/>
        </w:rPr>
        <w:t>basiert auf den</w:t>
      </w:r>
      <w:r w:rsidRPr="005A3FAD">
        <w:rPr>
          <w:sz w:val="24"/>
          <w:szCs w:val="24"/>
          <w:lang w:val="de-AT"/>
        </w:rPr>
        <w:t xml:space="preserve"> benutzten Templates der letzten sechs Monate.</w:t>
      </w:r>
    </w:p>
    <w:p w14:paraId="3421E275"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10BD1EA" w14:textId="70F75CA9" w:rsidR="005D0F92" w:rsidRDefault="005D0F92" w:rsidP="00D967EC">
      <w:pPr>
        <w:pStyle w:val="StandardJKU"/>
        <w:rPr>
          <w:lang w:val="de-AT"/>
        </w:rPr>
      </w:pPr>
    </w:p>
    <w:p w14:paraId="1C4EB04C" w14:textId="64246107" w:rsidR="00D71FD6" w:rsidRPr="005A3FAD" w:rsidRDefault="00D71FD6" w:rsidP="00D71FD6">
      <w:pPr>
        <w:pStyle w:val="StandardJKU"/>
        <w:numPr>
          <w:ilvl w:val="0"/>
          <w:numId w:val="13"/>
        </w:numPr>
        <w:rPr>
          <w:sz w:val="24"/>
          <w:szCs w:val="24"/>
          <w:lang w:val="de-AT"/>
        </w:rPr>
      </w:pPr>
      <w:r>
        <w:rPr>
          <w:sz w:val="24"/>
          <w:szCs w:val="24"/>
          <w:lang w:val="de-AT"/>
        </w:rPr>
        <w:lastRenderedPageBreak/>
        <w:t>Funktionale</w:t>
      </w:r>
      <w:r w:rsidRPr="005A3FAD">
        <w:rPr>
          <w:sz w:val="24"/>
          <w:szCs w:val="24"/>
          <w:lang w:val="de-AT"/>
        </w:rPr>
        <w:t xml:space="preserve"> Anforderung </w:t>
      </w:r>
      <w:r>
        <w:rPr>
          <w:sz w:val="24"/>
          <w:szCs w:val="24"/>
          <w:lang w:val="de-AT"/>
        </w:rPr>
        <w:t>8</w:t>
      </w:r>
    </w:p>
    <w:p w14:paraId="11CE24A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vollautomatisiert Einladungen </w:t>
      </w:r>
      <w:r>
        <w:rPr>
          <w:sz w:val="24"/>
          <w:szCs w:val="24"/>
          <w:lang w:val="de-AT"/>
        </w:rPr>
        <w:t xml:space="preserve">für Events an definierte Kontakte </w:t>
      </w:r>
      <w:r w:rsidRPr="005A3FAD">
        <w:rPr>
          <w:sz w:val="24"/>
          <w:szCs w:val="24"/>
          <w:lang w:val="de-AT"/>
        </w:rPr>
        <w:t xml:space="preserve">zu </w:t>
      </w:r>
      <w:r>
        <w:rPr>
          <w:sz w:val="24"/>
          <w:szCs w:val="24"/>
          <w:lang w:val="de-AT"/>
        </w:rPr>
        <w:t>versenden</w:t>
      </w:r>
      <w:r w:rsidRPr="005A3FAD">
        <w:rPr>
          <w:sz w:val="24"/>
          <w:szCs w:val="24"/>
          <w:lang w:val="de-AT"/>
        </w:rPr>
        <w:t>.</w:t>
      </w:r>
    </w:p>
    <w:p w14:paraId="2C621595"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9E2BDF5" w14:textId="77777777" w:rsidR="00D71FD6" w:rsidRPr="005A3FAD" w:rsidRDefault="00D71FD6" w:rsidP="00D71FD6">
      <w:pPr>
        <w:pStyle w:val="StandardJKU"/>
        <w:rPr>
          <w:sz w:val="24"/>
          <w:szCs w:val="24"/>
          <w:lang w:val="de-AT"/>
        </w:rPr>
      </w:pPr>
    </w:p>
    <w:p w14:paraId="1A9E4F20" w14:textId="33BC8CFA"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9</w:t>
      </w:r>
    </w:p>
    <w:p w14:paraId="464E4069"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ssenmail</w:t>
      </w:r>
      <w:r>
        <w:rPr>
          <w:sz w:val="24"/>
          <w:szCs w:val="24"/>
          <w:lang w:val="de-AT"/>
        </w:rPr>
        <w:t>s</w:t>
      </w:r>
      <w:r w:rsidRPr="005A3FAD">
        <w:rPr>
          <w:sz w:val="24"/>
          <w:szCs w:val="24"/>
          <w:lang w:val="de-AT"/>
        </w:rPr>
        <w:t xml:space="preserve"> zu </w:t>
      </w:r>
      <w:r>
        <w:rPr>
          <w:sz w:val="24"/>
          <w:szCs w:val="24"/>
          <w:lang w:val="de-AT"/>
        </w:rPr>
        <w:t>versenden</w:t>
      </w:r>
      <w:r w:rsidRPr="005A3FAD">
        <w:rPr>
          <w:sz w:val="24"/>
          <w:szCs w:val="24"/>
          <w:lang w:val="de-AT"/>
        </w:rPr>
        <w:t>.</w:t>
      </w:r>
    </w:p>
    <w:p w14:paraId="4309E86B"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E261667" w14:textId="77777777" w:rsidR="00D71FD6" w:rsidRPr="005A3FAD" w:rsidRDefault="00D71FD6" w:rsidP="00D71FD6">
      <w:pPr>
        <w:pStyle w:val="StandardJKU"/>
        <w:rPr>
          <w:sz w:val="24"/>
          <w:szCs w:val="24"/>
          <w:lang w:val="de-AT"/>
        </w:rPr>
      </w:pPr>
    </w:p>
    <w:p w14:paraId="46365CD6" w14:textId="3879FAAC"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0</w:t>
      </w:r>
    </w:p>
    <w:p w14:paraId="2E945B7B"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 jedem </w:t>
      </w:r>
      <w:r>
        <w:rPr>
          <w:sz w:val="24"/>
          <w:szCs w:val="24"/>
          <w:lang w:val="de-AT"/>
        </w:rPr>
        <w:t>Kontakt</w:t>
      </w:r>
      <w:r w:rsidRPr="005A3FAD">
        <w:rPr>
          <w:sz w:val="24"/>
          <w:szCs w:val="24"/>
          <w:lang w:val="de-AT"/>
        </w:rPr>
        <w:t xml:space="preserve"> einen Status </w:t>
      </w:r>
      <w:r>
        <w:rPr>
          <w:sz w:val="24"/>
          <w:szCs w:val="24"/>
          <w:lang w:val="de-AT"/>
        </w:rPr>
        <w:t>anzulegen. Dieser Status zeigt an</w:t>
      </w:r>
      <w:r w:rsidRPr="005A3FAD">
        <w:rPr>
          <w:sz w:val="24"/>
          <w:szCs w:val="24"/>
          <w:lang w:val="de-AT"/>
        </w:rPr>
        <w:t xml:space="preserve"> ob der </w:t>
      </w:r>
      <w:r>
        <w:rPr>
          <w:sz w:val="24"/>
          <w:szCs w:val="24"/>
          <w:lang w:val="de-AT"/>
        </w:rPr>
        <w:t>Kontakt</w:t>
      </w:r>
      <w:r w:rsidRPr="005A3FAD">
        <w:rPr>
          <w:sz w:val="24"/>
          <w:szCs w:val="24"/>
          <w:lang w:val="de-AT"/>
        </w:rPr>
        <w:t xml:space="preserve"> die Einladung zu einem Event akzeptiert</w:t>
      </w:r>
      <w:r>
        <w:rPr>
          <w:sz w:val="24"/>
          <w:szCs w:val="24"/>
          <w:lang w:val="de-AT"/>
        </w:rPr>
        <w:t>,</w:t>
      </w:r>
      <w:r w:rsidRPr="005A3FAD">
        <w:rPr>
          <w:sz w:val="24"/>
          <w:szCs w:val="24"/>
          <w:lang w:val="de-AT"/>
        </w:rPr>
        <w:t xml:space="preserve"> abgelehnt oder </w:t>
      </w:r>
      <w:r>
        <w:rPr>
          <w:sz w:val="24"/>
          <w:szCs w:val="24"/>
          <w:lang w:val="de-AT"/>
        </w:rPr>
        <w:t xml:space="preserve">auf die Einladung </w:t>
      </w:r>
      <w:r w:rsidRPr="005A3FAD">
        <w:rPr>
          <w:sz w:val="24"/>
          <w:szCs w:val="24"/>
          <w:lang w:val="de-AT"/>
        </w:rPr>
        <w:t xml:space="preserve">nicht geantwortet hat. Diesen Status </w:t>
      </w:r>
      <w:r>
        <w:rPr>
          <w:sz w:val="24"/>
          <w:szCs w:val="24"/>
          <w:lang w:val="de-AT"/>
        </w:rPr>
        <w:t>muss der Benutzer</w:t>
      </w:r>
      <w:r w:rsidRPr="005A3FAD">
        <w:rPr>
          <w:sz w:val="24"/>
          <w:szCs w:val="24"/>
          <w:lang w:val="de-AT"/>
        </w:rPr>
        <w:t xml:space="preserve"> einfach umändern können.</w:t>
      </w:r>
    </w:p>
    <w:p w14:paraId="0C863A14"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46ED42E" w14:textId="77777777" w:rsidR="00D71FD6" w:rsidRPr="005A3FAD" w:rsidRDefault="00D71FD6" w:rsidP="00D71FD6">
      <w:pPr>
        <w:pStyle w:val="StandardJKU"/>
        <w:rPr>
          <w:sz w:val="24"/>
          <w:szCs w:val="24"/>
          <w:lang w:val="de-AT"/>
        </w:rPr>
      </w:pPr>
    </w:p>
    <w:p w14:paraId="7ACEA40D" w14:textId="20B41AC1"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1</w:t>
      </w:r>
    </w:p>
    <w:p w14:paraId="64788187"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Kontakte</w:t>
      </w:r>
      <w:r w:rsidRPr="005A3FAD">
        <w:rPr>
          <w:sz w:val="24"/>
          <w:szCs w:val="24"/>
          <w:lang w:val="de-AT"/>
        </w:rPr>
        <w:t xml:space="preserve"> nach dem Status der Einladung (Akzeptiert/Abgelehnt</w:t>
      </w:r>
      <w:r>
        <w:rPr>
          <w:sz w:val="24"/>
          <w:szCs w:val="24"/>
          <w:lang w:val="de-AT"/>
        </w:rPr>
        <w:t>/Nicht geantwortet</w:t>
      </w:r>
      <w:r w:rsidRPr="005A3FAD">
        <w:rPr>
          <w:sz w:val="24"/>
          <w:szCs w:val="24"/>
          <w:lang w:val="de-AT"/>
        </w:rPr>
        <w:t>) zu sortieren</w:t>
      </w:r>
      <w:r>
        <w:rPr>
          <w:sz w:val="24"/>
          <w:szCs w:val="24"/>
          <w:lang w:val="de-AT"/>
        </w:rPr>
        <w:t xml:space="preserve"> und anzuzeigen.</w:t>
      </w:r>
    </w:p>
    <w:p w14:paraId="7E0E0D27"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1B8DB2" w14:textId="77777777" w:rsidR="00D71FD6" w:rsidRPr="005A3FAD" w:rsidRDefault="00D71FD6" w:rsidP="00D71FD6">
      <w:pPr>
        <w:pStyle w:val="StandardJKU"/>
        <w:rPr>
          <w:sz w:val="24"/>
          <w:szCs w:val="24"/>
          <w:lang w:val="de-AT"/>
        </w:rPr>
      </w:pPr>
    </w:p>
    <w:p w14:paraId="4817E1AC" w14:textId="361CA9FD"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2</w:t>
      </w:r>
    </w:p>
    <w:p w14:paraId="57394EA3"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Kunden nach dem Status der Einladung (Akzeptiert/Abgelehnt</w:t>
      </w:r>
      <w:r>
        <w:rPr>
          <w:sz w:val="24"/>
          <w:szCs w:val="24"/>
          <w:lang w:val="de-AT"/>
        </w:rPr>
        <w:t>/Nicht geantwortet</w:t>
      </w:r>
      <w:r w:rsidRPr="005A3FAD">
        <w:rPr>
          <w:sz w:val="24"/>
          <w:szCs w:val="24"/>
          <w:lang w:val="de-AT"/>
        </w:rPr>
        <w:t>) zu exportieren.</w:t>
      </w:r>
    </w:p>
    <w:p w14:paraId="4C8AA42C"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DC90778" w14:textId="77777777" w:rsidR="00D71FD6" w:rsidRPr="005A3FAD" w:rsidRDefault="00D71FD6" w:rsidP="00D71FD6">
      <w:pPr>
        <w:pStyle w:val="StandardJKU"/>
        <w:rPr>
          <w:sz w:val="24"/>
          <w:szCs w:val="24"/>
          <w:lang w:val="de-AT"/>
        </w:rPr>
      </w:pPr>
    </w:p>
    <w:p w14:paraId="24307E7B" w14:textId="3F093F7F"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3</w:t>
      </w:r>
    </w:p>
    <w:p w14:paraId="73710022"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Anzahl der Kontakte</w:t>
      </w:r>
      <w:r w:rsidRPr="005A3FAD">
        <w:rPr>
          <w:sz w:val="24"/>
          <w:szCs w:val="24"/>
          <w:lang w:val="de-AT"/>
        </w:rPr>
        <w:t xml:space="preserve"> anhand </w:t>
      </w:r>
      <w:r>
        <w:rPr>
          <w:sz w:val="24"/>
          <w:szCs w:val="24"/>
          <w:lang w:val="de-AT"/>
        </w:rPr>
        <w:t>hinsichtlich</w:t>
      </w:r>
      <w:r w:rsidRPr="005A3FAD">
        <w:rPr>
          <w:sz w:val="24"/>
          <w:szCs w:val="24"/>
          <w:lang w:val="de-AT"/>
        </w:rPr>
        <w:t xml:space="preserve"> Status der Einladung (Akzeptiert/Abgelehnt</w:t>
      </w:r>
      <w:r>
        <w:rPr>
          <w:sz w:val="24"/>
          <w:szCs w:val="24"/>
          <w:lang w:val="de-AT"/>
        </w:rPr>
        <w:t>/Nicht geantwortet</w:t>
      </w:r>
      <w:r w:rsidRPr="005A3FAD">
        <w:rPr>
          <w:sz w:val="24"/>
          <w:szCs w:val="24"/>
          <w:lang w:val="de-AT"/>
        </w:rPr>
        <w:t xml:space="preserve">) </w:t>
      </w:r>
      <w:r>
        <w:rPr>
          <w:sz w:val="24"/>
          <w:szCs w:val="24"/>
          <w:lang w:val="de-AT"/>
        </w:rPr>
        <w:t>anzuzeigen</w:t>
      </w:r>
      <w:r w:rsidRPr="005A3FAD">
        <w:rPr>
          <w:sz w:val="24"/>
          <w:szCs w:val="24"/>
          <w:lang w:val="de-AT"/>
        </w:rPr>
        <w:t>.</w:t>
      </w:r>
    </w:p>
    <w:p w14:paraId="511F152E"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CAAB781" w14:textId="10779EFA" w:rsidR="00D71FD6" w:rsidRDefault="00D71FD6" w:rsidP="00D967EC">
      <w:pPr>
        <w:pStyle w:val="StandardJKU"/>
        <w:rPr>
          <w:lang w:val="de-AT"/>
        </w:rPr>
      </w:pPr>
    </w:p>
    <w:p w14:paraId="0E8BC05F" w14:textId="58BDFAC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4</w:t>
      </w:r>
    </w:p>
    <w:p w14:paraId="225FAC65"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aten in verschiedenen Formaten </w:t>
      </w:r>
      <w:r>
        <w:rPr>
          <w:sz w:val="24"/>
          <w:szCs w:val="24"/>
          <w:lang w:val="de-AT"/>
        </w:rPr>
        <w:t xml:space="preserve">wie </w:t>
      </w:r>
      <w:r w:rsidRPr="005A3FAD">
        <w:rPr>
          <w:sz w:val="24"/>
          <w:szCs w:val="24"/>
          <w:lang w:val="de-AT"/>
        </w:rPr>
        <w:t>CSV, Excel, PDF, Word</w:t>
      </w:r>
      <w:r>
        <w:rPr>
          <w:sz w:val="24"/>
          <w:szCs w:val="24"/>
          <w:lang w:val="de-AT"/>
        </w:rPr>
        <w:t xml:space="preserve"> oder </w:t>
      </w:r>
      <w:r w:rsidRPr="005A3FAD">
        <w:rPr>
          <w:sz w:val="24"/>
          <w:szCs w:val="24"/>
          <w:lang w:val="de-AT"/>
        </w:rPr>
        <w:t>JPG zu exportieren.</w:t>
      </w:r>
    </w:p>
    <w:p w14:paraId="4B6554CA"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972A8C5" w14:textId="77777777" w:rsidR="00D71FD6" w:rsidRPr="005A3FAD" w:rsidRDefault="00D71FD6" w:rsidP="00D71FD6">
      <w:pPr>
        <w:pStyle w:val="StandardJKU"/>
        <w:rPr>
          <w:sz w:val="24"/>
          <w:szCs w:val="24"/>
          <w:lang w:val="de-AT"/>
        </w:rPr>
      </w:pPr>
    </w:p>
    <w:p w14:paraId="0EC149D0" w14:textId="2EEA80F5" w:rsidR="00D71FD6" w:rsidRPr="005A3FAD" w:rsidRDefault="00D71FD6" w:rsidP="00D71FD6">
      <w:pPr>
        <w:pStyle w:val="StandardJKU"/>
        <w:numPr>
          <w:ilvl w:val="0"/>
          <w:numId w:val="13"/>
        </w:numPr>
        <w:rPr>
          <w:sz w:val="24"/>
          <w:szCs w:val="24"/>
          <w:lang w:val="de-AT"/>
        </w:rPr>
      </w:pPr>
      <w:r>
        <w:rPr>
          <w:sz w:val="24"/>
          <w:szCs w:val="24"/>
          <w:lang w:val="de-AT"/>
        </w:rPr>
        <w:lastRenderedPageBreak/>
        <w:t>Funktionale</w:t>
      </w:r>
      <w:r w:rsidRPr="005A3FAD">
        <w:rPr>
          <w:sz w:val="24"/>
          <w:szCs w:val="24"/>
          <w:lang w:val="de-AT"/>
        </w:rPr>
        <w:t xml:space="preserve"> Anforderung 1</w:t>
      </w:r>
      <w:r>
        <w:rPr>
          <w:sz w:val="24"/>
          <w:szCs w:val="24"/>
          <w:lang w:val="de-AT"/>
        </w:rPr>
        <w:t>5</w:t>
      </w:r>
    </w:p>
    <w:p w14:paraId="2839658A"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Daten in einer übersichtlichen Form</w:t>
      </w:r>
      <w:r>
        <w:rPr>
          <w:sz w:val="24"/>
          <w:szCs w:val="24"/>
          <w:lang w:val="de-AT"/>
        </w:rPr>
        <w:t>, wie grafische Darstellung, anzuzeigen.</w:t>
      </w:r>
    </w:p>
    <w:p w14:paraId="3CF922B8"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3CB5C08A" w14:textId="77777777" w:rsidR="00D71FD6" w:rsidRPr="005A3FAD" w:rsidRDefault="00D71FD6" w:rsidP="00D71FD6">
      <w:pPr>
        <w:pStyle w:val="StandardJKU"/>
        <w:rPr>
          <w:sz w:val="24"/>
          <w:szCs w:val="24"/>
          <w:lang w:val="de-AT"/>
        </w:rPr>
      </w:pPr>
    </w:p>
    <w:p w14:paraId="23A843DA" w14:textId="4ED6988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6</w:t>
      </w:r>
    </w:p>
    <w:p w14:paraId="093FD43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eine Suchmöglichkeit</w:t>
      </w:r>
      <w:r>
        <w:rPr>
          <w:sz w:val="24"/>
          <w:szCs w:val="24"/>
          <w:lang w:val="de-AT"/>
        </w:rPr>
        <w:t xml:space="preserve"> nach definierten Suchkriterien</w:t>
      </w:r>
      <w:r w:rsidRPr="005A3FAD">
        <w:rPr>
          <w:sz w:val="24"/>
          <w:szCs w:val="24"/>
          <w:lang w:val="de-AT"/>
        </w:rPr>
        <w:t xml:space="preserve"> </w:t>
      </w:r>
      <w:r>
        <w:rPr>
          <w:sz w:val="24"/>
          <w:szCs w:val="24"/>
          <w:lang w:val="de-AT"/>
        </w:rPr>
        <w:t>bieten</w:t>
      </w:r>
      <w:r w:rsidRPr="005A3FAD">
        <w:rPr>
          <w:sz w:val="24"/>
          <w:szCs w:val="24"/>
          <w:lang w:val="de-AT"/>
        </w:rPr>
        <w:t>.</w:t>
      </w:r>
    </w:p>
    <w:p w14:paraId="70BE2463"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81A9324" w14:textId="77777777" w:rsidR="00D71FD6" w:rsidRDefault="00D71FD6" w:rsidP="00D967EC">
      <w:pPr>
        <w:pStyle w:val="StandardJKU"/>
        <w:rPr>
          <w:lang w:val="de-AT"/>
        </w:rPr>
      </w:pPr>
    </w:p>
    <w:p w14:paraId="1C39FE53" w14:textId="77777777" w:rsidR="005D0F92" w:rsidRDefault="005D0F92" w:rsidP="00D967EC">
      <w:pPr>
        <w:pStyle w:val="StandardJKU"/>
        <w:rPr>
          <w:lang w:val="de-AT"/>
        </w:rPr>
      </w:pPr>
    </w:p>
    <w:p w14:paraId="1A629DCA" w14:textId="068F65FF" w:rsidR="005D0F92" w:rsidRPr="00D71FD6" w:rsidRDefault="005D0F92" w:rsidP="005D0F92">
      <w:pPr>
        <w:pStyle w:val="StandardJKU"/>
        <w:rPr>
          <w:b/>
          <w:iCs/>
          <w:sz w:val="24"/>
          <w:szCs w:val="24"/>
          <w:lang w:val="de-AT"/>
        </w:rPr>
      </w:pPr>
      <w:r w:rsidRPr="00D71FD6">
        <w:rPr>
          <w:b/>
          <w:iCs/>
          <w:sz w:val="24"/>
          <w:szCs w:val="24"/>
          <w:lang w:val="de-AT"/>
        </w:rPr>
        <w:t>Nicht-Funktionale Anforderungen</w:t>
      </w:r>
    </w:p>
    <w:p w14:paraId="334E194A" w14:textId="562D0A11" w:rsidR="005D0F92" w:rsidRDefault="005D0F92" w:rsidP="00D967EC">
      <w:pPr>
        <w:pStyle w:val="StandardJKU"/>
        <w:rPr>
          <w:lang w:val="de-AT"/>
        </w:rPr>
      </w:pPr>
    </w:p>
    <w:p w14:paraId="53C756C1" w14:textId="7B4FEB93" w:rsidR="00C12693" w:rsidRPr="005A3FAD" w:rsidRDefault="005D0F92" w:rsidP="00C12693">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C12693" w:rsidRPr="005A3FAD">
        <w:rPr>
          <w:sz w:val="24"/>
          <w:szCs w:val="24"/>
          <w:lang w:val="de-AT"/>
        </w:rPr>
        <w:t xml:space="preserve"> Anforderung </w:t>
      </w:r>
      <w:r>
        <w:rPr>
          <w:sz w:val="24"/>
          <w:szCs w:val="24"/>
          <w:lang w:val="de-AT"/>
        </w:rPr>
        <w:t>1</w:t>
      </w:r>
    </w:p>
    <w:p w14:paraId="215812A4" w14:textId="6C317D7B" w:rsidR="00C12693" w:rsidRPr="005A3FAD" w:rsidRDefault="00C12693" w:rsidP="00C12693">
      <w:pPr>
        <w:pStyle w:val="StandardJKU"/>
        <w:rPr>
          <w:sz w:val="24"/>
          <w:szCs w:val="24"/>
          <w:lang w:val="de-AT"/>
        </w:rPr>
      </w:pPr>
      <w:r w:rsidRPr="005A3FAD">
        <w:rPr>
          <w:sz w:val="24"/>
          <w:szCs w:val="24"/>
          <w:lang w:val="de-AT"/>
        </w:rPr>
        <w:t xml:space="preserve">Das Programm </w:t>
      </w:r>
      <w:r w:rsidR="009C19D9">
        <w:rPr>
          <w:sz w:val="24"/>
          <w:szCs w:val="24"/>
          <w:lang w:val="de-AT"/>
        </w:rPr>
        <w:t>soll</w:t>
      </w:r>
      <w:r w:rsidRPr="005A3FAD">
        <w:rPr>
          <w:sz w:val="24"/>
          <w:szCs w:val="24"/>
          <w:lang w:val="de-AT"/>
        </w:rPr>
        <w:t xml:space="preserve"> in der Lage sein, doppelte </w:t>
      </w:r>
      <w:r w:rsidR="005D0F92">
        <w:rPr>
          <w:sz w:val="24"/>
          <w:szCs w:val="24"/>
          <w:lang w:val="de-AT"/>
        </w:rPr>
        <w:t>Datensätze</w:t>
      </w:r>
      <w:r w:rsidRPr="005A3FAD">
        <w:rPr>
          <w:sz w:val="24"/>
          <w:szCs w:val="24"/>
          <w:lang w:val="de-AT"/>
        </w:rPr>
        <w:t xml:space="preserve"> zu erkennen.</w:t>
      </w:r>
    </w:p>
    <w:p w14:paraId="4ACFDFF7" w14:textId="77777777"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3CFDE06" w14:textId="77777777" w:rsidR="00C12693" w:rsidRPr="005A3FAD" w:rsidRDefault="00C12693" w:rsidP="00D967EC">
      <w:pPr>
        <w:pStyle w:val="StandardJKU"/>
        <w:rPr>
          <w:sz w:val="24"/>
          <w:szCs w:val="24"/>
          <w:lang w:val="de-AT"/>
        </w:rPr>
      </w:pPr>
    </w:p>
    <w:p w14:paraId="7885571B" w14:textId="4EADB682" w:rsidR="00243490" w:rsidRPr="005A3FAD" w:rsidRDefault="009C19D9" w:rsidP="00243490">
      <w:pPr>
        <w:pStyle w:val="StandardJKU"/>
        <w:numPr>
          <w:ilvl w:val="0"/>
          <w:numId w:val="13"/>
        </w:numPr>
        <w:rPr>
          <w:sz w:val="24"/>
          <w:szCs w:val="24"/>
          <w:lang w:val="de-AT"/>
        </w:rPr>
      </w:pPr>
      <w:r>
        <w:rPr>
          <w:sz w:val="24"/>
          <w:szCs w:val="24"/>
          <w:lang w:val="de-AT"/>
        </w:rPr>
        <w:t>Funktionale</w:t>
      </w:r>
      <w:r w:rsidR="00243490" w:rsidRPr="005A3FAD">
        <w:rPr>
          <w:sz w:val="24"/>
          <w:szCs w:val="24"/>
          <w:lang w:val="de-AT"/>
        </w:rPr>
        <w:t xml:space="preserve"> Anforderung </w:t>
      </w:r>
      <w:r w:rsidR="005D0F92">
        <w:rPr>
          <w:sz w:val="24"/>
          <w:szCs w:val="24"/>
          <w:lang w:val="de-AT"/>
        </w:rPr>
        <w:t>2</w:t>
      </w:r>
    </w:p>
    <w:p w14:paraId="2E6B993A" w14:textId="26175E1B" w:rsidR="00243490" w:rsidRPr="005A3FAD" w:rsidRDefault="00243490" w:rsidP="00243490">
      <w:pPr>
        <w:pStyle w:val="StandardJKU"/>
        <w:rPr>
          <w:sz w:val="24"/>
          <w:szCs w:val="24"/>
          <w:lang w:val="de-AT"/>
        </w:rPr>
      </w:pPr>
      <w:r w:rsidRPr="005A3FAD">
        <w:rPr>
          <w:sz w:val="24"/>
          <w:szCs w:val="24"/>
          <w:lang w:val="de-AT"/>
        </w:rPr>
        <w:t xml:space="preserve">Das Programm </w:t>
      </w:r>
      <w:r w:rsidR="009C19D9">
        <w:rPr>
          <w:sz w:val="24"/>
          <w:szCs w:val="24"/>
          <w:lang w:val="de-AT"/>
        </w:rPr>
        <w:t>soll</w:t>
      </w:r>
      <w:r w:rsidR="0066766A" w:rsidRPr="005A3FAD">
        <w:rPr>
          <w:sz w:val="24"/>
          <w:szCs w:val="24"/>
          <w:lang w:val="de-AT"/>
        </w:rPr>
        <w:t xml:space="preserve"> </w:t>
      </w:r>
      <w:r w:rsidRPr="005A3FAD">
        <w:rPr>
          <w:sz w:val="24"/>
          <w:szCs w:val="24"/>
          <w:lang w:val="de-AT"/>
        </w:rPr>
        <w:t>in der Lage sein, alle Kontakte auf einer Seite anzeigen zu können.</w:t>
      </w:r>
    </w:p>
    <w:p w14:paraId="70E207A1" w14:textId="77777777"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B46EBCF" w14:textId="77777777" w:rsidR="00F33C77" w:rsidRPr="005A3FAD" w:rsidRDefault="00F33C77" w:rsidP="004A3AC7">
      <w:pPr>
        <w:pStyle w:val="StandardJKU"/>
        <w:spacing w:line="360" w:lineRule="auto"/>
        <w:rPr>
          <w:sz w:val="24"/>
          <w:szCs w:val="24"/>
          <w:lang w:val="de-AT"/>
        </w:rPr>
      </w:pPr>
    </w:p>
    <w:p w14:paraId="3AD12E4E" w14:textId="226228B9" w:rsidR="00F33C77" w:rsidRPr="005A3FAD" w:rsidRDefault="009C19D9" w:rsidP="00F33C77">
      <w:pPr>
        <w:pStyle w:val="StandardJKU"/>
        <w:numPr>
          <w:ilvl w:val="0"/>
          <w:numId w:val="13"/>
        </w:numPr>
        <w:rPr>
          <w:sz w:val="24"/>
          <w:szCs w:val="24"/>
          <w:lang w:val="de-AT"/>
        </w:rPr>
      </w:pPr>
      <w:r>
        <w:rPr>
          <w:sz w:val="24"/>
          <w:szCs w:val="24"/>
          <w:lang w:val="de-AT"/>
        </w:rPr>
        <w:t>Funktionale</w:t>
      </w:r>
      <w:r w:rsidR="00F33C77" w:rsidRPr="005A3FAD">
        <w:rPr>
          <w:sz w:val="24"/>
          <w:szCs w:val="24"/>
          <w:lang w:val="de-AT"/>
        </w:rPr>
        <w:t xml:space="preserve"> Anforderung </w:t>
      </w:r>
      <w:r w:rsidR="00D71FD6">
        <w:rPr>
          <w:sz w:val="24"/>
          <w:szCs w:val="24"/>
          <w:lang w:val="de-AT"/>
        </w:rPr>
        <w:t>3</w:t>
      </w:r>
    </w:p>
    <w:p w14:paraId="049EC7B1" w14:textId="06B36818"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w:t>
      </w:r>
      <w:r w:rsidR="0066766A">
        <w:rPr>
          <w:sz w:val="24"/>
          <w:szCs w:val="24"/>
          <w:lang w:val="de-AT"/>
        </w:rPr>
        <w:t>soll</w:t>
      </w:r>
      <w:r w:rsidR="0066766A" w:rsidRPr="005A3FAD">
        <w:rPr>
          <w:sz w:val="24"/>
          <w:szCs w:val="24"/>
          <w:lang w:val="de-AT"/>
        </w:rPr>
        <w:t xml:space="preserve"> </w:t>
      </w:r>
      <w:r w:rsidRPr="005A3FAD">
        <w:rPr>
          <w:sz w:val="24"/>
          <w:szCs w:val="24"/>
          <w:lang w:val="de-AT"/>
        </w:rPr>
        <w:t xml:space="preserve">in der Lage sein, ein </w:t>
      </w:r>
      <w:proofErr w:type="spellStart"/>
      <w:r w:rsidR="00F7189C" w:rsidRPr="005405F3">
        <w:rPr>
          <w:color w:val="FF0000"/>
          <w:sz w:val="24"/>
          <w:szCs w:val="24"/>
          <w:lang w:val="de-AT"/>
        </w:rPr>
        <w:t>default</w:t>
      </w:r>
      <w:proofErr w:type="spellEnd"/>
      <w:r w:rsidR="00F7189C" w:rsidRPr="005405F3">
        <w:rPr>
          <w:color w:val="FF0000"/>
          <w:sz w:val="24"/>
          <w:szCs w:val="24"/>
          <w:lang w:val="de-AT"/>
        </w:rPr>
        <w:t xml:space="preserve"> </w:t>
      </w:r>
      <w:r w:rsidRPr="005A3FAD">
        <w:rPr>
          <w:sz w:val="24"/>
          <w:szCs w:val="24"/>
          <w:lang w:val="de-AT"/>
        </w:rPr>
        <w:t xml:space="preserve">Template (z.B. JKU-Daten) bei der Erstellung der Mails </w:t>
      </w:r>
      <w:r w:rsidR="0066766A">
        <w:rPr>
          <w:sz w:val="24"/>
          <w:szCs w:val="24"/>
          <w:lang w:val="de-AT"/>
        </w:rPr>
        <w:t>dem Benutzer an</w:t>
      </w:r>
      <w:r w:rsidRPr="005A3FAD">
        <w:rPr>
          <w:sz w:val="24"/>
          <w:szCs w:val="24"/>
          <w:lang w:val="de-AT"/>
        </w:rPr>
        <w:t>z</w:t>
      </w:r>
      <w:r w:rsidR="00277FEF" w:rsidRPr="005A3FAD">
        <w:rPr>
          <w:sz w:val="24"/>
          <w:szCs w:val="24"/>
          <w:lang w:val="de-AT"/>
        </w:rPr>
        <w:t>uzeigen.</w:t>
      </w:r>
    </w:p>
    <w:p w14:paraId="1B6D4F60" w14:textId="77777777"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14:paraId="4B8AD9E9" w14:textId="77777777" w:rsidR="008856D5" w:rsidRPr="005A3FAD" w:rsidRDefault="008856D5" w:rsidP="001A33B7">
      <w:pPr>
        <w:pStyle w:val="StandardJKU"/>
        <w:rPr>
          <w:sz w:val="24"/>
          <w:szCs w:val="24"/>
          <w:lang w:val="de-AT"/>
        </w:rPr>
      </w:pPr>
    </w:p>
    <w:p w14:paraId="28D696CA" w14:textId="4CE130E9" w:rsidR="008856D5" w:rsidRPr="005A3FAD" w:rsidRDefault="009C19D9" w:rsidP="008856D5">
      <w:pPr>
        <w:pStyle w:val="StandardJKU"/>
        <w:numPr>
          <w:ilvl w:val="0"/>
          <w:numId w:val="13"/>
        </w:numPr>
        <w:rPr>
          <w:sz w:val="24"/>
          <w:szCs w:val="24"/>
          <w:lang w:val="de-AT"/>
        </w:rPr>
      </w:pPr>
      <w:r>
        <w:rPr>
          <w:sz w:val="24"/>
          <w:szCs w:val="24"/>
          <w:lang w:val="de-AT"/>
        </w:rPr>
        <w:t>Funktionale</w:t>
      </w:r>
      <w:r w:rsidR="008856D5" w:rsidRPr="005A3FAD">
        <w:rPr>
          <w:sz w:val="24"/>
          <w:szCs w:val="24"/>
          <w:lang w:val="de-AT"/>
        </w:rPr>
        <w:t xml:space="preserve"> Anforderung </w:t>
      </w:r>
      <w:r w:rsidR="00D71FD6">
        <w:rPr>
          <w:sz w:val="24"/>
          <w:szCs w:val="24"/>
          <w:lang w:val="de-AT"/>
        </w:rPr>
        <w:t>4</w:t>
      </w:r>
    </w:p>
    <w:p w14:paraId="4B638060" w14:textId="2F63A02E" w:rsidR="008856D5" w:rsidRPr="005A3FAD" w:rsidRDefault="008856D5" w:rsidP="008856D5">
      <w:pPr>
        <w:pStyle w:val="StandardJKU"/>
        <w:rPr>
          <w:sz w:val="24"/>
          <w:szCs w:val="24"/>
          <w:lang w:val="de-AT"/>
        </w:rPr>
      </w:pPr>
      <w:r w:rsidRPr="005A3FAD">
        <w:rPr>
          <w:sz w:val="24"/>
          <w:szCs w:val="24"/>
          <w:lang w:val="de-AT"/>
        </w:rPr>
        <w:t xml:space="preserve">Das Programm </w:t>
      </w:r>
      <w:r w:rsidR="0066766A">
        <w:rPr>
          <w:sz w:val="24"/>
          <w:szCs w:val="24"/>
          <w:lang w:val="de-AT"/>
        </w:rPr>
        <w:t>soll</w:t>
      </w:r>
      <w:r w:rsidRPr="005A3FAD">
        <w:rPr>
          <w:sz w:val="24"/>
          <w:szCs w:val="24"/>
          <w:lang w:val="de-AT"/>
        </w:rPr>
        <w:t xml:space="preserve"> in der Lage sein</w:t>
      </w:r>
      <w:r w:rsidR="00DB1C4E" w:rsidRPr="005A3FAD">
        <w:rPr>
          <w:sz w:val="24"/>
          <w:szCs w:val="24"/>
          <w:lang w:val="de-AT"/>
        </w:rPr>
        <w:t>,</w:t>
      </w:r>
      <w:r w:rsidRPr="005A3FAD">
        <w:rPr>
          <w:sz w:val="24"/>
          <w:szCs w:val="24"/>
          <w:lang w:val="de-AT"/>
        </w:rPr>
        <w:t xml:space="preserve"> </w:t>
      </w:r>
      <w:r w:rsidR="005405F3">
        <w:rPr>
          <w:sz w:val="24"/>
          <w:szCs w:val="24"/>
          <w:lang w:val="de-AT"/>
        </w:rPr>
        <w:t xml:space="preserve">beim Aussenden von Einladungen für ein </w:t>
      </w:r>
      <w:r w:rsidRPr="005A3FAD">
        <w:rPr>
          <w:sz w:val="24"/>
          <w:szCs w:val="24"/>
          <w:lang w:val="de-AT"/>
        </w:rPr>
        <w:t xml:space="preserve">Event automatisch </w:t>
      </w:r>
      <w:r w:rsidR="005405F3">
        <w:rPr>
          <w:sz w:val="24"/>
          <w:szCs w:val="24"/>
          <w:lang w:val="de-AT"/>
        </w:rPr>
        <w:t xml:space="preserve">dieses Event </w:t>
      </w:r>
      <w:r w:rsidRPr="005A3FAD">
        <w:rPr>
          <w:sz w:val="24"/>
          <w:szCs w:val="24"/>
          <w:lang w:val="de-AT"/>
        </w:rPr>
        <w:t xml:space="preserve">in </w:t>
      </w:r>
      <w:r w:rsidR="0066766A">
        <w:rPr>
          <w:sz w:val="24"/>
          <w:szCs w:val="24"/>
          <w:lang w:val="de-AT"/>
        </w:rPr>
        <w:t>eine</w:t>
      </w:r>
      <w:r w:rsidR="005405F3">
        <w:rPr>
          <w:sz w:val="24"/>
          <w:szCs w:val="24"/>
          <w:lang w:val="de-AT"/>
        </w:rPr>
        <w:t>r</w:t>
      </w:r>
      <w:r w:rsidRPr="005A3FAD">
        <w:rPr>
          <w:sz w:val="24"/>
          <w:szCs w:val="24"/>
          <w:lang w:val="de-AT"/>
        </w:rPr>
        <w:t xml:space="preserve"> </w:t>
      </w:r>
      <w:r w:rsidR="005405F3">
        <w:rPr>
          <w:sz w:val="24"/>
          <w:szCs w:val="24"/>
          <w:lang w:val="de-AT"/>
        </w:rPr>
        <w:t xml:space="preserve">bestehenden </w:t>
      </w:r>
      <w:r w:rsidRPr="005A3FAD">
        <w:rPr>
          <w:sz w:val="24"/>
          <w:szCs w:val="24"/>
          <w:lang w:val="de-AT"/>
        </w:rPr>
        <w:t>Facebook-Gruppe zu posten.</w:t>
      </w:r>
    </w:p>
    <w:p w14:paraId="4340B72B" w14:textId="77777777"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2E5CB09" w14:textId="77777777" w:rsidR="00FA638A" w:rsidRPr="005A3FAD" w:rsidRDefault="00FA638A" w:rsidP="00EF2F7F">
      <w:pPr>
        <w:pStyle w:val="StandardJKU"/>
        <w:rPr>
          <w:sz w:val="24"/>
          <w:szCs w:val="24"/>
          <w:lang w:val="de-AT"/>
        </w:rPr>
      </w:pPr>
    </w:p>
    <w:p w14:paraId="54AAF82D" w14:textId="51FAF3B1" w:rsidR="009D203A" w:rsidRPr="005A3FAD" w:rsidRDefault="009C19D9" w:rsidP="009D203A">
      <w:pPr>
        <w:pStyle w:val="StandardJKU"/>
        <w:numPr>
          <w:ilvl w:val="0"/>
          <w:numId w:val="13"/>
        </w:numPr>
        <w:rPr>
          <w:sz w:val="24"/>
          <w:szCs w:val="24"/>
          <w:lang w:val="de-AT"/>
        </w:rPr>
      </w:pPr>
      <w:r>
        <w:rPr>
          <w:sz w:val="24"/>
          <w:szCs w:val="24"/>
          <w:lang w:val="de-AT"/>
        </w:rPr>
        <w:t>Funktionale</w:t>
      </w:r>
      <w:r w:rsidR="009D203A" w:rsidRPr="005A3FAD">
        <w:rPr>
          <w:sz w:val="24"/>
          <w:szCs w:val="24"/>
          <w:lang w:val="de-AT"/>
        </w:rPr>
        <w:t xml:space="preserve"> Anforderung </w:t>
      </w:r>
      <w:r w:rsidR="00D71FD6">
        <w:rPr>
          <w:sz w:val="24"/>
          <w:szCs w:val="24"/>
          <w:lang w:val="de-AT"/>
        </w:rPr>
        <w:t>5</w:t>
      </w:r>
    </w:p>
    <w:p w14:paraId="3DFFC35E" w14:textId="443FADE8"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 „</w:t>
      </w:r>
      <w:proofErr w:type="spellStart"/>
      <w:r w:rsidRPr="005A3FAD">
        <w:rPr>
          <w:sz w:val="24"/>
          <w:szCs w:val="24"/>
          <w:lang w:val="de-AT"/>
        </w:rPr>
        <w:t>Reminder</w:t>
      </w:r>
      <w:proofErr w:type="spellEnd"/>
      <w:r w:rsidRPr="005A3FAD">
        <w:rPr>
          <w:sz w:val="24"/>
          <w:szCs w:val="24"/>
          <w:lang w:val="de-AT"/>
        </w:rPr>
        <w:t>“</w:t>
      </w:r>
      <w:r w:rsidR="0066766A">
        <w:rPr>
          <w:sz w:val="24"/>
          <w:szCs w:val="24"/>
          <w:lang w:val="de-AT"/>
        </w:rPr>
        <w:t>-Mail</w:t>
      </w:r>
      <w:r w:rsidRPr="005A3FAD">
        <w:rPr>
          <w:sz w:val="24"/>
          <w:szCs w:val="24"/>
          <w:lang w:val="de-AT"/>
        </w:rPr>
        <w:t xml:space="preserve"> zu </w:t>
      </w:r>
      <w:r w:rsidR="00992F49">
        <w:rPr>
          <w:sz w:val="24"/>
          <w:szCs w:val="24"/>
          <w:lang w:val="de-AT"/>
        </w:rPr>
        <w:t>senden</w:t>
      </w:r>
      <w:r w:rsidRPr="005A3FAD">
        <w:rPr>
          <w:sz w:val="24"/>
          <w:szCs w:val="24"/>
          <w:lang w:val="de-AT"/>
        </w:rPr>
        <w:t>.</w:t>
      </w:r>
    </w:p>
    <w:p w14:paraId="17F6D201" w14:textId="77777777"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CFA8E35" w14:textId="77777777" w:rsidR="00F54844" w:rsidRPr="005A3FAD" w:rsidRDefault="00F54844" w:rsidP="00CE4F78">
      <w:pPr>
        <w:pStyle w:val="StandardJKU"/>
        <w:rPr>
          <w:sz w:val="24"/>
          <w:szCs w:val="24"/>
          <w:lang w:val="de-AT"/>
        </w:rPr>
      </w:pPr>
    </w:p>
    <w:p w14:paraId="632E7F70" w14:textId="268303B4"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6</w:t>
      </w:r>
    </w:p>
    <w:p w14:paraId="09DBD304" w14:textId="0923E6F1"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w:t>
      </w:r>
      <w:r w:rsidR="00992F49">
        <w:rPr>
          <w:sz w:val="24"/>
          <w:szCs w:val="24"/>
          <w:lang w:val="de-AT"/>
        </w:rPr>
        <w:t xml:space="preserve"> anhand von Einschränken eines Suchbereiches</w:t>
      </w:r>
      <w:r w:rsidRPr="005A3FAD">
        <w:rPr>
          <w:sz w:val="24"/>
          <w:szCs w:val="24"/>
          <w:lang w:val="de-AT"/>
        </w:rPr>
        <w:t xml:space="preserve"> zu spezifizieren</w:t>
      </w:r>
      <w:r w:rsidR="00992F49">
        <w:rPr>
          <w:sz w:val="24"/>
          <w:szCs w:val="24"/>
          <w:lang w:val="de-AT"/>
        </w:rPr>
        <w:t>.</w:t>
      </w:r>
      <w:r w:rsidRPr="005A3FAD">
        <w:rPr>
          <w:sz w:val="24"/>
          <w:szCs w:val="24"/>
          <w:lang w:val="de-AT"/>
        </w:rPr>
        <w:t xml:space="preserve"> (z.B. Suche nur </w:t>
      </w:r>
      <w:r w:rsidR="00992F49">
        <w:rPr>
          <w:sz w:val="24"/>
          <w:szCs w:val="24"/>
          <w:lang w:val="de-AT"/>
        </w:rPr>
        <w:t>im Modul</w:t>
      </w:r>
      <w:r w:rsidRPr="005A3FAD">
        <w:rPr>
          <w:sz w:val="24"/>
          <w:szCs w:val="24"/>
          <w:lang w:val="de-AT"/>
        </w:rPr>
        <w:t xml:space="preserve"> </w:t>
      </w:r>
      <w:r w:rsidR="00992F49">
        <w:rPr>
          <w:sz w:val="24"/>
          <w:szCs w:val="24"/>
          <w:lang w:val="de-AT"/>
        </w:rPr>
        <w:t>„</w:t>
      </w:r>
      <w:r w:rsidRPr="005A3FAD">
        <w:rPr>
          <w:sz w:val="24"/>
          <w:szCs w:val="24"/>
          <w:lang w:val="de-AT"/>
        </w:rPr>
        <w:t>Kontakte</w:t>
      </w:r>
      <w:r w:rsidR="00992F49">
        <w:rPr>
          <w:sz w:val="24"/>
          <w:szCs w:val="24"/>
          <w:lang w:val="de-AT"/>
        </w:rPr>
        <w:t>“</w:t>
      </w:r>
      <w:r w:rsidRPr="005A3FAD">
        <w:rPr>
          <w:sz w:val="24"/>
          <w:szCs w:val="24"/>
          <w:lang w:val="de-AT"/>
        </w:rPr>
        <w:t xml:space="preserve"> und nicht </w:t>
      </w:r>
      <w:r w:rsidR="00992F49">
        <w:rPr>
          <w:sz w:val="24"/>
          <w:szCs w:val="24"/>
          <w:lang w:val="de-AT"/>
        </w:rPr>
        <w:t>im</w:t>
      </w:r>
      <w:r w:rsidRPr="005A3FAD">
        <w:rPr>
          <w:sz w:val="24"/>
          <w:szCs w:val="24"/>
          <w:lang w:val="de-AT"/>
        </w:rPr>
        <w:t xml:space="preserve"> </w:t>
      </w:r>
      <w:r w:rsidR="00992F49">
        <w:rPr>
          <w:sz w:val="24"/>
          <w:szCs w:val="24"/>
          <w:lang w:val="de-AT"/>
        </w:rPr>
        <w:t>Modul „</w:t>
      </w:r>
      <w:r w:rsidRPr="005A3FAD">
        <w:rPr>
          <w:sz w:val="24"/>
          <w:szCs w:val="24"/>
          <w:lang w:val="de-AT"/>
        </w:rPr>
        <w:t>Mails</w:t>
      </w:r>
      <w:r w:rsidR="00992F49">
        <w:rPr>
          <w:sz w:val="24"/>
          <w:szCs w:val="24"/>
          <w:lang w:val="de-AT"/>
        </w:rPr>
        <w:t>“</w:t>
      </w:r>
      <w:r w:rsidRPr="005A3FAD">
        <w:rPr>
          <w:sz w:val="24"/>
          <w:szCs w:val="24"/>
          <w:lang w:val="de-AT"/>
        </w:rPr>
        <w:t>)</w:t>
      </w:r>
    </w:p>
    <w:p w14:paraId="513B066F" w14:textId="77777777"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072C330" w14:textId="77777777" w:rsidR="00F54844" w:rsidRPr="005A3FAD" w:rsidRDefault="00F54844" w:rsidP="009A5A87">
      <w:pPr>
        <w:pStyle w:val="StandardJKU"/>
        <w:rPr>
          <w:sz w:val="24"/>
          <w:szCs w:val="24"/>
          <w:lang w:val="de-AT"/>
        </w:rPr>
      </w:pPr>
    </w:p>
    <w:p w14:paraId="2DB6F3BC" w14:textId="4098510B"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7</w:t>
      </w:r>
    </w:p>
    <w:p w14:paraId="5EB15155" w14:textId="58F44EED"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w:t>
      </w:r>
      <w:r w:rsidR="00992F49">
        <w:rPr>
          <w:sz w:val="24"/>
          <w:szCs w:val="24"/>
          <w:lang w:val="de-AT"/>
        </w:rPr>
        <w:t xml:space="preserve">einen Benutzer bei durchgeführten Mailversand beziehungsweise </w:t>
      </w:r>
      <w:r w:rsidR="00D71FD6">
        <w:rPr>
          <w:sz w:val="24"/>
          <w:szCs w:val="24"/>
          <w:lang w:val="de-AT"/>
        </w:rPr>
        <w:t>bei einkommendem Mail</w:t>
      </w:r>
      <w:r w:rsidR="00992F49">
        <w:rPr>
          <w:sz w:val="24"/>
          <w:szCs w:val="24"/>
          <w:lang w:val="de-AT"/>
        </w:rPr>
        <w:t xml:space="preserve"> zu benachrichtigen.</w:t>
      </w:r>
    </w:p>
    <w:p w14:paraId="538A0225" w14:textId="77777777"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0811E3B" w14:textId="77777777" w:rsidR="00F54844" w:rsidRPr="005A3FAD" w:rsidRDefault="00F54844" w:rsidP="008B35F6">
      <w:pPr>
        <w:pStyle w:val="StandardJKU"/>
        <w:rPr>
          <w:sz w:val="24"/>
          <w:szCs w:val="24"/>
          <w:lang w:val="de-AT"/>
        </w:rPr>
      </w:pPr>
    </w:p>
    <w:p w14:paraId="2471A0A4" w14:textId="6EB9896F"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8</w:t>
      </w:r>
    </w:p>
    <w:p w14:paraId="362C79F0" w14:textId="49823FF0"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w:t>
      </w:r>
      <w:r w:rsidR="00992F49">
        <w:rPr>
          <w:sz w:val="24"/>
          <w:szCs w:val="24"/>
          <w:lang w:val="de-AT"/>
        </w:rPr>
        <w:t>anzuzeigen</w:t>
      </w:r>
      <w:r w:rsidRPr="005A3FAD">
        <w:rPr>
          <w:sz w:val="24"/>
          <w:szCs w:val="24"/>
          <w:lang w:val="de-AT"/>
        </w:rPr>
        <w:t>.</w:t>
      </w:r>
    </w:p>
    <w:p w14:paraId="634EB52A" w14:textId="77777777"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D890950" w14:textId="77777777" w:rsidR="00F54844" w:rsidRPr="005A3FAD" w:rsidRDefault="00F54844" w:rsidP="00322523">
      <w:pPr>
        <w:pStyle w:val="StandardJKU"/>
        <w:rPr>
          <w:sz w:val="24"/>
          <w:szCs w:val="24"/>
          <w:lang w:val="de-AT"/>
        </w:rPr>
      </w:pPr>
    </w:p>
    <w:p w14:paraId="6D3721F8" w14:textId="1E8E086A" w:rsidR="00F62F79" w:rsidRPr="005A3FAD" w:rsidRDefault="009C19D9" w:rsidP="00F62F79">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9</w:t>
      </w:r>
    </w:p>
    <w:p w14:paraId="771F141D" w14:textId="1781A129"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w:t>
      </w:r>
      <w:r w:rsidR="00A415D9">
        <w:rPr>
          <w:sz w:val="24"/>
          <w:szCs w:val="24"/>
          <w:lang w:val="de-AT"/>
        </w:rPr>
        <w:t>beziehungsweise</w:t>
      </w:r>
      <w:r w:rsidRPr="005A3FAD">
        <w:rPr>
          <w:sz w:val="24"/>
          <w:szCs w:val="24"/>
          <w:lang w:val="de-AT"/>
        </w:rPr>
        <w:t xml:space="preserve"> die </w:t>
      </w:r>
      <w:r w:rsidR="00992F49">
        <w:rPr>
          <w:sz w:val="24"/>
          <w:szCs w:val="24"/>
          <w:lang w:val="de-AT"/>
        </w:rPr>
        <w:t>Logind</w:t>
      </w:r>
      <w:r w:rsidRPr="005A3FAD">
        <w:rPr>
          <w:sz w:val="24"/>
          <w:szCs w:val="24"/>
          <w:lang w:val="de-AT"/>
        </w:rPr>
        <w:t>aten</w:t>
      </w:r>
      <w:r w:rsidR="00992F49">
        <w:rPr>
          <w:sz w:val="24"/>
          <w:szCs w:val="24"/>
          <w:lang w:val="de-AT"/>
        </w:rPr>
        <w:t xml:space="preserve"> zu merken um eine erneute Eingabe der Logindaten zu vermeiden.</w:t>
      </w:r>
    </w:p>
    <w:p w14:paraId="7E538176" w14:textId="77777777"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14:paraId="649A7F7B" w14:textId="77777777" w:rsidR="00723822" w:rsidRDefault="00723822" w:rsidP="00D33334">
      <w:pPr>
        <w:pStyle w:val="StandardJKU"/>
        <w:rPr>
          <w:lang w:val="de-AT"/>
        </w:rPr>
      </w:pPr>
    </w:p>
    <w:p w14:paraId="16197604" w14:textId="77777777" w:rsidR="00973809" w:rsidRPr="00D71FD6" w:rsidRDefault="008A7839" w:rsidP="00973809">
      <w:pPr>
        <w:pStyle w:val="StandardJKU"/>
        <w:rPr>
          <w:b/>
          <w:i/>
          <w:sz w:val="24"/>
          <w:szCs w:val="24"/>
          <w:lang w:val="de-AT"/>
        </w:rPr>
      </w:pPr>
      <w:r w:rsidRPr="00D71FD6">
        <w:rPr>
          <w:b/>
          <w:i/>
          <w:sz w:val="24"/>
          <w:szCs w:val="24"/>
          <w:lang w:val="de-AT"/>
        </w:rPr>
        <w:t>Performance</w:t>
      </w:r>
      <w:r w:rsidR="00973809" w:rsidRPr="00D71FD6">
        <w:rPr>
          <w:b/>
          <w:i/>
          <w:sz w:val="24"/>
          <w:szCs w:val="24"/>
          <w:lang w:val="de-AT"/>
        </w:rPr>
        <w:t xml:space="preserve"> Anforderungen</w:t>
      </w:r>
    </w:p>
    <w:p w14:paraId="69D1333E" w14:textId="77777777" w:rsidR="00D22B48" w:rsidRPr="006D76BB" w:rsidRDefault="00D22B48" w:rsidP="00973809">
      <w:pPr>
        <w:pStyle w:val="StandardJKU"/>
        <w:rPr>
          <w:b/>
          <w:i/>
          <w:sz w:val="20"/>
          <w:szCs w:val="20"/>
          <w:lang w:val="de-AT"/>
        </w:rPr>
      </w:pPr>
    </w:p>
    <w:p w14:paraId="490DC8C1" w14:textId="7C858FC4" w:rsidR="009F7FF3" w:rsidRPr="002B2A44" w:rsidRDefault="009F7FF3" w:rsidP="00345C7F">
      <w:pPr>
        <w:pStyle w:val="StandardJKU"/>
        <w:rPr>
          <w:sz w:val="24"/>
          <w:szCs w:val="24"/>
          <w:lang w:val="de-AT"/>
        </w:rPr>
      </w:pPr>
      <w:r w:rsidRPr="002B2A44">
        <w:rPr>
          <w:sz w:val="24"/>
          <w:szCs w:val="24"/>
          <w:lang w:val="de-AT"/>
        </w:rPr>
        <w:t xml:space="preserve">Das Programm </w:t>
      </w:r>
      <w:r w:rsidR="0066766A">
        <w:rPr>
          <w:sz w:val="24"/>
          <w:szCs w:val="24"/>
          <w:lang w:val="de-AT"/>
        </w:rPr>
        <w:t>muss</w:t>
      </w:r>
      <w:r w:rsidR="0066766A" w:rsidRPr="005A3FAD">
        <w:rPr>
          <w:sz w:val="24"/>
          <w:szCs w:val="24"/>
          <w:lang w:val="de-AT"/>
        </w:rPr>
        <w:t xml:space="preserve"> </w:t>
      </w:r>
      <w:r w:rsidRPr="002B2A44">
        <w:rPr>
          <w:sz w:val="24"/>
          <w:szCs w:val="24"/>
          <w:lang w:val="de-AT"/>
        </w:rPr>
        <w:t>in der Lage sein, bis zu 500 Kunden zu verwalten.</w:t>
      </w:r>
    </w:p>
    <w:p w14:paraId="30DB7EF6" w14:textId="77777777"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6FA27DF4" w14:textId="6684269A" w:rsidR="004F2AE3" w:rsidRDefault="004F2AE3" w:rsidP="009F7FF3">
      <w:pPr>
        <w:pStyle w:val="StandardJKU"/>
        <w:rPr>
          <w:lang w:val="de-AT"/>
        </w:rPr>
      </w:pPr>
    </w:p>
    <w:p w14:paraId="36D6816E" w14:textId="365505C9" w:rsidR="00992F49" w:rsidRPr="002B2A44" w:rsidRDefault="00992F49" w:rsidP="00992F49">
      <w:pPr>
        <w:pStyle w:val="StandardJKU"/>
        <w:rPr>
          <w:sz w:val="24"/>
          <w:szCs w:val="24"/>
          <w:lang w:val="de-AT"/>
        </w:rPr>
      </w:pPr>
      <w:r w:rsidRPr="002B2A44">
        <w:rPr>
          <w:sz w:val="24"/>
          <w:szCs w:val="24"/>
          <w:lang w:val="de-AT"/>
        </w:rPr>
        <w:t xml:space="preserve">Das Programm </w:t>
      </w:r>
      <w:r>
        <w:rPr>
          <w:sz w:val="24"/>
          <w:szCs w:val="24"/>
          <w:lang w:val="de-AT"/>
        </w:rPr>
        <w:t>muss</w:t>
      </w:r>
      <w:r w:rsidRPr="005A3FAD">
        <w:rPr>
          <w:sz w:val="24"/>
          <w:szCs w:val="24"/>
          <w:lang w:val="de-AT"/>
        </w:rPr>
        <w:t xml:space="preserve"> </w:t>
      </w:r>
      <w:r>
        <w:rPr>
          <w:sz w:val="24"/>
          <w:szCs w:val="24"/>
          <w:lang w:val="de-AT"/>
        </w:rPr>
        <w:t>sowohl in der deutschen als auch englischen Sprache verfügbar sein.</w:t>
      </w:r>
    </w:p>
    <w:p w14:paraId="5E302D1B" w14:textId="77777777" w:rsidR="00992F49" w:rsidRPr="002B2A44" w:rsidRDefault="00992F49" w:rsidP="00992F49">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76C9CD51" w14:textId="77777777" w:rsidR="00992F49" w:rsidRPr="005D0D2D" w:rsidRDefault="00992F49" w:rsidP="009F7FF3">
      <w:pPr>
        <w:pStyle w:val="StandardJKU"/>
        <w:rPr>
          <w:lang w:val="de-AT"/>
        </w:rPr>
      </w:pPr>
    </w:p>
    <w:p w14:paraId="47C6EAA2" w14:textId="77777777" w:rsidR="008D59AD" w:rsidRPr="00D71FD6" w:rsidRDefault="003C30EF" w:rsidP="00B96AF2">
      <w:pPr>
        <w:pStyle w:val="StandardJKU"/>
        <w:rPr>
          <w:b/>
          <w:i/>
          <w:sz w:val="24"/>
          <w:szCs w:val="24"/>
        </w:rPr>
      </w:pPr>
      <w:r w:rsidRPr="00D71FD6">
        <w:rPr>
          <w:b/>
          <w:i/>
          <w:sz w:val="24"/>
          <w:szCs w:val="24"/>
        </w:rPr>
        <w:t xml:space="preserve">Logische </w:t>
      </w:r>
      <w:r w:rsidR="00A46414" w:rsidRPr="00D71FD6">
        <w:rPr>
          <w:b/>
          <w:i/>
          <w:sz w:val="24"/>
          <w:szCs w:val="24"/>
        </w:rPr>
        <w:t>Datenbankanforderungen</w:t>
      </w:r>
    </w:p>
    <w:p w14:paraId="35241F65" w14:textId="77777777" w:rsidR="002D02EC" w:rsidRPr="002D02EC" w:rsidRDefault="002D02EC" w:rsidP="002D02EC">
      <w:pPr>
        <w:pStyle w:val="StandardJKU"/>
        <w:rPr>
          <w:b/>
          <w:i/>
          <w:sz w:val="24"/>
          <w:szCs w:val="20"/>
        </w:rPr>
      </w:pPr>
    </w:p>
    <w:p w14:paraId="45D537AA"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6DC16822" w14:textId="77777777" w:rsidR="00EB10A6" w:rsidRPr="003E3B3C" w:rsidRDefault="00D41A77" w:rsidP="00574DB5">
      <w:pPr>
        <w:pStyle w:val="StandardJKU"/>
        <w:spacing w:line="360" w:lineRule="auto"/>
        <w:rPr>
          <w:sz w:val="24"/>
          <w:lang w:val="de-AT"/>
        </w:rPr>
      </w:pPr>
      <w:r w:rsidRPr="003E3B3C">
        <w:rPr>
          <w:sz w:val="24"/>
          <w:lang w:val="de-AT"/>
        </w:rPr>
        <w:lastRenderedPageBreak/>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14:paraId="2FC4D3F8" w14:textId="18E97848"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A415D9">
        <w:rPr>
          <w:sz w:val="24"/>
          <w:lang w:val="de-AT"/>
        </w:rPr>
        <w:t>Beziehungsweise</w:t>
      </w:r>
      <w:r w:rsidR="000E1D22" w:rsidRPr="003E3B3C">
        <w:rPr>
          <w:sz w:val="24"/>
          <w:lang w:val="de-AT"/>
        </w:rPr>
        <w:t xml:space="preserve"> er kann Rollen verteilen, Benutzer löschen, Events erstellen usw. </w:t>
      </w:r>
    </w:p>
    <w:p w14:paraId="2D048F10" w14:textId="394890FE"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415D9">
        <w:rPr>
          <w:sz w:val="24"/>
          <w:lang w:val="de-AT"/>
        </w:rPr>
        <w:t>Beziehungsweise</w:t>
      </w:r>
      <w:r w:rsidR="00A627D1" w:rsidRPr="003E3B3C">
        <w:rPr>
          <w:sz w:val="24"/>
          <w:lang w:val="de-AT"/>
        </w:rPr>
        <w:t xml:space="preserve"> er kann Kontakte erstellen, </w:t>
      </w:r>
      <w:r w:rsidR="00BF62BC" w:rsidRPr="003E3B3C">
        <w:rPr>
          <w:sz w:val="24"/>
          <w:lang w:val="de-AT"/>
        </w:rPr>
        <w:t xml:space="preserve">Einladungen </w:t>
      </w:r>
      <w:r w:rsidR="005405F3">
        <w:rPr>
          <w:sz w:val="24"/>
          <w:lang w:val="de-AT"/>
        </w:rPr>
        <w:t>versenden</w:t>
      </w:r>
      <w:r w:rsidR="00BF62BC" w:rsidRPr="003E3B3C">
        <w:rPr>
          <w:sz w:val="24"/>
          <w:lang w:val="de-AT"/>
        </w:rPr>
        <w:t xml:space="preserve"> usw. </w:t>
      </w:r>
    </w:p>
    <w:p w14:paraId="22F1149B" w14:textId="3D7C3418"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ie studentische Hilfskraft erhält nur Leserechte im Programm</w:t>
      </w:r>
      <w:r w:rsidR="00992F49">
        <w:rPr>
          <w:sz w:val="24"/>
          <w:lang w:val="de-AT"/>
        </w:rPr>
        <w:t xml:space="preserve"> b</w:t>
      </w:r>
      <w:r w:rsidR="00A415D9">
        <w:rPr>
          <w:sz w:val="24"/>
          <w:lang w:val="de-AT"/>
        </w:rPr>
        <w:t>eziehungsweise</w:t>
      </w:r>
      <w:r w:rsidR="006C1795" w:rsidRPr="003E3B3C">
        <w:rPr>
          <w:sz w:val="24"/>
          <w:lang w:val="de-AT"/>
        </w:rPr>
        <w:t xml:space="preserve"> sie erhält </w:t>
      </w:r>
      <w:r w:rsidR="00992F49">
        <w:rPr>
          <w:sz w:val="24"/>
          <w:lang w:val="de-AT"/>
        </w:rPr>
        <w:t xml:space="preserve">die Möglichkeit zur </w:t>
      </w:r>
      <w:r w:rsidR="006C1795" w:rsidRPr="003E3B3C">
        <w:rPr>
          <w:sz w:val="24"/>
          <w:lang w:val="de-AT"/>
        </w:rPr>
        <w:t>Einsicht in die Kontaktelisten</w:t>
      </w:r>
      <w:r w:rsidR="00992F49">
        <w:rPr>
          <w:sz w:val="24"/>
          <w:lang w:val="de-AT"/>
        </w:rPr>
        <w:t xml:space="preserve"> oder in die</w:t>
      </w:r>
      <w:r w:rsidR="006C1795" w:rsidRPr="003E3B3C">
        <w:rPr>
          <w:sz w:val="24"/>
          <w:lang w:val="de-AT"/>
        </w:rPr>
        <w:t xml:space="preserve"> </w:t>
      </w:r>
      <w:r w:rsidR="00992F49">
        <w:rPr>
          <w:sz w:val="24"/>
          <w:lang w:val="de-AT"/>
        </w:rPr>
        <w:t xml:space="preserve">versendeten </w:t>
      </w:r>
      <w:r w:rsidR="006C1795" w:rsidRPr="003E3B3C">
        <w:rPr>
          <w:sz w:val="24"/>
          <w:lang w:val="de-AT"/>
        </w:rPr>
        <w:t>Einladungen</w:t>
      </w:r>
      <w:r w:rsidR="00992F49">
        <w:rPr>
          <w:sz w:val="24"/>
          <w:lang w:val="de-AT"/>
        </w:rPr>
        <w:t>.</w:t>
      </w:r>
    </w:p>
    <w:p w14:paraId="15B05634" w14:textId="77777777" w:rsidR="008B2C0B" w:rsidRDefault="008B2C0B" w:rsidP="001809F2">
      <w:pPr>
        <w:pStyle w:val="StandardJKU"/>
        <w:spacing w:line="360" w:lineRule="auto"/>
        <w:rPr>
          <w:lang w:val="de-AT"/>
        </w:rPr>
      </w:pPr>
    </w:p>
    <w:p w14:paraId="28E7BED7"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210E7F13" w14:textId="0AB87F29" w:rsidR="00473206" w:rsidRPr="00D969DA" w:rsidRDefault="00E5760A" w:rsidP="00D969DA">
      <w:pPr>
        <w:pStyle w:val="StandardJKU"/>
        <w:rPr>
          <w:sz w:val="24"/>
          <w:lang w:val="de-AT"/>
        </w:rPr>
      </w:pPr>
      <w:r w:rsidRPr="00D969DA">
        <w:rPr>
          <w:sz w:val="24"/>
          <w:lang w:val="de-AT"/>
        </w:rPr>
        <w:t xml:space="preserve">Das Programm </w:t>
      </w:r>
      <w:r w:rsidR="00A415D9">
        <w:rPr>
          <w:sz w:val="24"/>
          <w:lang w:val="de-AT"/>
        </w:rPr>
        <w:t>beziehungsweise</w:t>
      </w:r>
      <w:r w:rsidRPr="00D969DA">
        <w:rPr>
          <w:sz w:val="24"/>
          <w:lang w:val="de-AT"/>
        </w:rPr>
        <w:t xml:space="preserve"> die Datenbanken sollten jederzeit verfügbar sein.</w:t>
      </w:r>
    </w:p>
    <w:p w14:paraId="442DB021" w14:textId="77777777" w:rsidR="00473206" w:rsidRPr="00D969DA" w:rsidRDefault="00473206" w:rsidP="001809F2">
      <w:pPr>
        <w:pStyle w:val="StandardJKU"/>
        <w:spacing w:line="360" w:lineRule="auto"/>
        <w:rPr>
          <w:sz w:val="24"/>
          <w:lang w:val="de-AT"/>
        </w:rPr>
      </w:pPr>
    </w:p>
    <w:p w14:paraId="27CAAC9E"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3FA0CDFC" w14:textId="77777777" w:rsidR="005D0F92" w:rsidRDefault="000B1610" w:rsidP="00F55C8D">
      <w:pPr>
        <w:pStyle w:val="StandardJKU"/>
        <w:spacing w:line="360" w:lineRule="auto"/>
        <w:rPr>
          <w:sz w:val="24"/>
          <w:lang w:val="de-AT"/>
        </w:rPr>
      </w:pPr>
      <w:r w:rsidRPr="00D969DA">
        <w:rPr>
          <w:sz w:val="24"/>
          <w:lang w:val="de-AT"/>
        </w:rPr>
        <w:t xml:space="preserve">Es sollen zwei Datenbanken </w:t>
      </w:r>
      <w:r w:rsidR="00992F49">
        <w:rPr>
          <w:sz w:val="24"/>
          <w:lang w:val="de-AT"/>
        </w:rPr>
        <w:t>zur Verfügung stehen</w:t>
      </w:r>
      <w:r w:rsidRPr="00D969DA">
        <w:rPr>
          <w:sz w:val="24"/>
          <w:lang w:val="de-AT"/>
        </w:rPr>
        <w:t xml:space="preserve">, </w:t>
      </w:r>
      <w:r w:rsidR="005D0F92">
        <w:rPr>
          <w:sz w:val="24"/>
          <w:lang w:val="de-AT"/>
        </w:rPr>
        <w:t>in denen verschiedene Rollen zur Nutzung des Programms definiert sind.</w:t>
      </w:r>
    </w:p>
    <w:p w14:paraId="16039286" w14:textId="170B11BE" w:rsidR="0079713C" w:rsidRDefault="005D0F92" w:rsidP="00F55C8D">
      <w:pPr>
        <w:pStyle w:val="StandardJKU"/>
        <w:spacing w:line="360" w:lineRule="auto"/>
        <w:rPr>
          <w:sz w:val="24"/>
          <w:lang w:val="de-AT"/>
        </w:rPr>
      </w:pPr>
      <w:r>
        <w:rPr>
          <w:sz w:val="24"/>
          <w:lang w:val="de-AT"/>
        </w:rPr>
        <w:t>-</w:t>
      </w:r>
      <w:r w:rsidR="00D34CAD" w:rsidRPr="00D969DA">
        <w:rPr>
          <w:sz w:val="24"/>
          <w:lang w:val="de-AT"/>
        </w:rPr>
        <w:t xml:space="preserve">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14:paraId="315F2ADF" w14:textId="49E58ADF" w:rsidR="00D71FD6" w:rsidRDefault="00D71FD6">
      <w:pPr>
        <w:spacing w:after="160" w:line="259" w:lineRule="auto"/>
        <w:rPr>
          <w:sz w:val="24"/>
        </w:rPr>
      </w:pPr>
      <w:r>
        <w:rPr>
          <w:sz w:val="24"/>
        </w:rPr>
        <w:br w:type="page"/>
      </w:r>
    </w:p>
    <w:p w14:paraId="2AFC7A44" w14:textId="6BD7B1C7" w:rsidR="00DE214A" w:rsidRDefault="00DE214A" w:rsidP="004E26CA">
      <w:pPr>
        <w:pStyle w:val="berschrift2"/>
      </w:pPr>
      <w:bookmarkStart w:id="14" w:name="_Toc509819595"/>
      <w:bookmarkStart w:id="15" w:name="_Toc12942835"/>
      <w:r w:rsidRPr="00BA4BC7">
        <w:lastRenderedPageBreak/>
        <w:t>Vorgehensmodell</w:t>
      </w:r>
      <w:bookmarkEnd w:id="14"/>
      <w:r w:rsidR="00D71FD6">
        <w:t xml:space="preserve"> &amp; Umsetzungsplanung</w:t>
      </w:r>
      <w:bookmarkEnd w:id="15"/>
    </w:p>
    <w:p w14:paraId="32EB4098" w14:textId="77777777" w:rsidR="00CF7DC5" w:rsidRPr="00CF7DC5" w:rsidRDefault="00CF7DC5" w:rsidP="00CF7DC5">
      <w:pPr>
        <w:pStyle w:val="StandardJKU"/>
      </w:pPr>
    </w:p>
    <w:p w14:paraId="0619E269" w14:textId="77777777"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14:paraId="2A0F8BCB" w14:textId="77777777" w:rsidR="00F20CA9" w:rsidRPr="00AC7937" w:rsidRDefault="00F20CA9" w:rsidP="00F20CA9">
      <w:pPr>
        <w:pStyle w:val="StandardJKU"/>
        <w:spacing w:line="360" w:lineRule="auto"/>
        <w:rPr>
          <w:sz w:val="24"/>
          <w:szCs w:val="24"/>
        </w:rPr>
      </w:pPr>
    </w:p>
    <w:p w14:paraId="3172C6AF" w14:textId="77777777"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14:paraId="4A8B635E" w14:textId="77777777" w:rsidR="00D71FD6" w:rsidRDefault="00D71FD6" w:rsidP="00D71FD6">
      <w:pPr>
        <w:pStyle w:val="StandardJKU"/>
      </w:pPr>
    </w:p>
    <w:p w14:paraId="0DB13997" w14:textId="4CCC093E" w:rsidR="003E1FBD" w:rsidRPr="00D71FD6" w:rsidRDefault="003E1FBD" w:rsidP="00D71FD6">
      <w:pPr>
        <w:pStyle w:val="StandardJKU"/>
        <w:rPr>
          <w:b/>
          <w:bCs/>
          <w:sz w:val="28"/>
          <w:szCs w:val="28"/>
        </w:rPr>
      </w:pPr>
      <w:r w:rsidRPr="00D71FD6">
        <w:rPr>
          <w:b/>
          <w:bCs/>
          <w:sz w:val="28"/>
          <w:szCs w:val="28"/>
        </w:rPr>
        <w:t xml:space="preserve">Planung der </w:t>
      </w:r>
      <w:commentRangeStart w:id="16"/>
      <w:r w:rsidRPr="00D71FD6">
        <w:rPr>
          <w:b/>
          <w:bCs/>
          <w:sz w:val="28"/>
          <w:szCs w:val="28"/>
        </w:rPr>
        <w:t>Umsetzung</w:t>
      </w:r>
      <w:commentRangeEnd w:id="16"/>
      <w:r w:rsidR="005D0F92" w:rsidRPr="00D71FD6">
        <w:rPr>
          <w:rStyle w:val="Kommentarzeichen"/>
          <w:b/>
          <w:bCs/>
          <w:sz w:val="28"/>
          <w:szCs w:val="28"/>
          <w:lang w:val="de-AT"/>
        </w:rPr>
        <w:commentReference w:id="16"/>
      </w:r>
    </w:p>
    <w:p w14:paraId="62FB0835" w14:textId="77777777" w:rsidR="000324A0" w:rsidRDefault="000324A0" w:rsidP="000324A0">
      <w:pPr>
        <w:pStyle w:val="StandardJKU"/>
      </w:pPr>
    </w:p>
    <w:p w14:paraId="5376B57D"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C1D6D41" w14:textId="77777777" w:rsidR="0021415C" w:rsidRPr="00A3785A" w:rsidRDefault="0021415C" w:rsidP="00A3785A">
      <w:pPr>
        <w:pStyle w:val="StandardJKU"/>
        <w:spacing w:line="360" w:lineRule="auto"/>
        <w:rPr>
          <w:sz w:val="24"/>
        </w:rPr>
      </w:pPr>
    </w:p>
    <w:p w14:paraId="5FF51F38"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59BB818E" w14:textId="77777777" w:rsidR="00F91C46" w:rsidRPr="00A3785A" w:rsidRDefault="00F91C46" w:rsidP="00A3785A">
      <w:pPr>
        <w:pStyle w:val="StandardJKU"/>
        <w:spacing w:line="360" w:lineRule="auto"/>
        <w:ind w:left="785"/>
        <w:rPr>
          <w:sz w:val="8"/>
        </w:rPr>
      </w:pPr>
    </w:p>
    <w:p w14:paraId="0966191A" w14:textId="1FAAB14A"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w:t>
      </w:r>
      <w:r w:rsidR="00A415D9">
        <w:rPr>
          <w:sz w:val="24"/>
        </w:rPr>
        <w:t>beziehungsweise</w:t>
      </w:r>
      <w:r w:rsidR="00A84BCD" w:rsidRPr="00A3785A">
        <w:rPr>
          <w:sz w:val="24"/>
        </w:rPr>
        <w:t xml:space="preserve">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2CDDBF3B" w14:textId="77777777" w:rsidR="00D1146A" w:rsidRPr="00A3785A" w:rsidRDefault="0021415C" w:rsidP="00A3785A">
      <w:pPr>
        <w:pStyle w:val="StandardJKU"/>
        <w:numPr>
          <w:ilvl w:val="6"/>
          <w:numId w:val="5"/>
        </w:numPr>
        <w:spacing w:line="360" w:lineRule="auto"/>
        <w:rPr>
          <w:sz w:val="24"/>
        </w:rPr>
      </w:pPr>
      <w:r w:rsidRPr="00A3785A">
        <w:rPr>
          <w:sz w:val="24"/>
        </w:rPr>
        <w:t>Set-Up</w:t>
      </w:r>
    </w:p>
    <w:p w14:paraId="51FE0A88" w14:textId="4AE12255"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r w:rsidR="001100B7" w:rsidRPr="00A3785A">
        <w:rPr>
          <w:sz w:val="24"/>
        </w:rPr>
        <w:t>des Benutzerhandbuches</w:t>
      </w:r>
      <w:r w:rsidRPr="00A3785A">
        <w:rPr>
          <w:sz w:val="24"/>
        </w:rPr>
        <w:t xml:space="preserve"> und den verschiedenen Tutorials, vertraut.</w:t>
      </w:r>
    </w:p>
    <w:p w14:paraId="19E6E3EB" w14:textId="77777777" w:rsidR="00E03B4B" w:rsidRPr="00A3785A" w:rsidRDefault="00E03B4B" w:rsidP="00A3785A">
      <w:pPr>
        <w:pStyle w:val="StandardJKU"/>
        <w:spacing w:line="360" w:lineRule="auto"/>
        <w:ind w:left="425"/>
        <w:rPr>
          <w:sz w:val="24"/>
        </w:rPr>
      </w:pPr>
      <w:r w:rsidRPr="00A3785A">
        <w:rPr>
          <w:sz w:val="24"/>
        </w:rPr>
        <w:t>2.1. Konfiguration nach den Anforderungen</w:t>
      </w:r>
    </w:p>
    <w:p w14:paraId="49C2600C"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40EB969C" w14:textId="77777777" w:rsidR="00E03B4B" w:rsidRPr="00A3785A" w:rsidRDefault="00E03B4B" w:rsidP="00A3785A">
      <w:pPr>
        <w:pStyle w:val="StandardJKU"/>
        <w:spacing w:line="360" w:lineRule="auto"/>
        <w:ind w:left="425"/>
        <w:rPr>
          <w:sz w:val="24"/>
        </w:rPr>
      </w:pPr>
    </w:p>
    <w:p w14:paraId="28FDA7E1" w14:textId="77777777" w:rsidR="00E03B4B" w:rsidRPr="00A3785A" w:rsidRDefault="00E03B4B" w:rsidP="00A3785A">
      <w:pPr>
        <w:pStyle w:val="StandardJKU"/>
        <w:spacing w:line="360" w:lineRule="auto"/>
        <w:ind w:left="425"/>
        <w:rPr>
          <w:sz w:val="24"/>
        </w:rPr>
      </w:pPr>
      <w:r w:rsidRPr="00A3785A">
        <w:rPr>
          <w:sz w:val="24"/>
        </w:rPr>
        <w:t>3. Installation am Server</w:t>
      </w:r>
    </w:p>
    <w:p w14:paraId="261E27F9" w14:textId="77777777" w:rsidR="00A3785A" w:rsidRPr="00A3785A" w:rsidRDefault="00A3785A" w:rsidP="00A3785A">
      <w:pPr>
        <w:pStyle w:val="StandardJKU"/>
        <w:spacing w:line="360" w:lineRule="auto"/>
        <w:rPr>
          <w:sz w:val="24"/>
        </w:rPr>
      </w:pPr>
      <w:r w:rsidRPr="00A3785A">
        <w:rPr>
          <w:sz w:val="24"/>
        </w:rPr>
        <w:lastRenderedPageBreak/>
        <w:t>In diesem Schritt wird die CRM-Software am Zielort installiert.</w:t>
      </w:r>
    </w:p>
    <w:p w14:paraId="6DF04F00" w14:textId="77777777"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14:paraId="3713A125"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0719E2E2" w14:textId="77777777" w:rsidR="00E03B4B" w:rsidRPr="00A3785A" w:rsidRDefault="00E03B4B" w:rsidP="00A3785A">
      <w:pPr>
        <w:pStyle w:val="StandardJKU"/>
        <w:spacing w:line="360" w:lineRule="auto"/>
        <w:ind w:left="425"/>
        <w:rPr>
          <w:sz w:val="24"/>
        </w:rPr>
      </w:pPr>
    </w:p>
    <w:p w14:paraId="0721B4CC" w14:textId="77777777" w:rsidR="00E03B4B" w:rsidRPr="00A3785A" w:rsidRDefault="00DD2163" w:rsidP="00A3785A">
      <w:pPr>
        <w:pStyle w:val="StandardJKU"/>
        <w:spacing w:line="360" w:lineRule="auto"/>
        <w:ind w:left="425"/>
        <w:rPr>
          <w:sz w:val="24"/>
        </w:rPr>
      </w:pPr>
      <w:r w:rsidRPr="00A3785A">
        <w:rPr>
          <w:sz w:val="24"/>
        </w:rPr>
        <w:t>4. Datenexport &amp; -import</w:t>
      </w:r>
    </w:p>
    <w:p w14:paraId="3321AE88" w14:textId="77777777" w:rsidR="00DD2163" w:rsidRPr="00A3785A" w:rsidRDefault="00DD2163" w:rsidP="00A3785A">
      <w:pPr>
        <w:pStyle w:val="StandardJKU"/>
        <w:spacing w:line="360" w:lineRule="auto"/>
        <w:ind w:left="425"/>
        <w:rPr>
          <w:sz w:val="24"/>
        </w:rPr>
      </w:pPr>
      <w:r w:rsidRPr="00A3785A">
        <w:rPr>
          <w:sz w:val="24"/>
        </w:rPr>
        <w:t>4.1. Export des Altsystems</w:t>
      </w:r>
    </w:p>
    <w:p w14:paraId="2E3168A1"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14:paraId="3887BE6F" w14:textId="77777777"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14:paraId="4AA168E9" w14:textId="77777777" w:rsidR="00DD2163" w:rsidRPr="00A3785A" w:rsidRDefault="00DD2163" w:rsidP="00A3785A">
      <w:pPr>
        <w:pStyle w:val="StandardJKU"/>
        <w:spacing w:line="360" w:lineRule="auto"/>
        <w:ind w:left="425"/>
        <w:rPr>
          <w:sz w:val="24"/>
        </w:rPr>
      </w:pPr>
    </w:p>
    <w:p w14:paraId="2D42A284"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70615CB2" w14:textId="77777777"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14:paraId="622E0216"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1A12F5B7"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64691A49" w14:textId="77777777" w:rsidR="00DD2163" w:rsidRPr="00A3785A" w:rsidRDefault="00DD2163" w:rsidP="00A3785A">
      <w:pPr>
        <w:pStyle w:val="StandardJKU"/>
        <w:spacing w:line="360" w:lineRule="auto"/>
        <w:ind w:left="425"/>
        <w:rPr>
          <w:sz w:val="24"/>
        </w:rPr>
      </w:pPr>
    </w:p>
    <w:p w14:paraId="2F225430"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53047DF8" w14:textId="77777777" w:rsidR="00DD2163" w:rsidRPr="00A3785A" w:rsidRDefault="00DD2163" w:rsidP="00A3785A">
      <w:pPr>
        <w:pStyle w:val="StandardJKU"/>
        <w:spacing w:line="360" w:lineRule="auto"/>
        <w:ind w:left="425"/>
        <w:rPr>
          <w:sz w:val="24"/>
        </w:rPr>
      </w:pPr>
      <w:r w:rsidRPr="00A3785A">
        <w:rPr>
          <w:sz w:val="24"/>
        </w:rPr>
        <w:t>6.1. übersichtliches Design</w:t>
      </w:r>
    </w:p>
    <w:p w14:paraId="6E616656" w14:textId="77777777" w:rsidR="00DD2163" w:rsidRPr="00A3785A" w:rsidRDefault="00DD2163" w:rsidP="00A3785A">
      <w:pPr>
        <w:pStyle w:val="StandardJKU"/>
        <w:spacing w:line="360" w:lineRule="auto"/>
        <w:ind w:left="425"/>
        <w:rPr>
          <w:sz w:val="24"/>
        </w:rPr>
      </w:pPr>
    </w:p>
    <w:p w14:paraId="299FE9E1" w14:textId="77777777"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14:paraId="76DC214B"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75F6422A" w14:textId="55EC2F4F" w:rsidR="00A3785A" w:rsidRPr="00A3785A" w:rsidRDefault="00A3785A" w:rsidP="00A3785A">
      <w:pPr>
        <w:pStyle w:val="StandardJKU"/>
        <w:spacing w:line="360" w:lineRule="auto"/>
        <w:rPr>
          <w:sz w:val="24"/>
        </w:rPr>
      </w:pPr>
      <w:r w:rsidRPr="00A3785A">
        <w:rPr>
          <w:sz w:val="24"/>
        </w:rPr>
        <w:t xml:space="preserve">In diesem Schritt werden alle </w:t>
      </w:r>
      <w:r w:rsidR="00D71FD6">
        <w:rPr>
          <w:sz w:val="24"/>
        </w:rPr>
        <w:t>Funktionalitäten</w:t>
      </w:r>
      <w:r w:rsidRPr="00A3785A">
        <w:rPr>
          <w:sz w:val="24"/>
        </w:rPr>
        <w:t xml:space="preserve"> der CRM-Software getestet.</w:t>
      </w:r>
    </w:p>
    <w:p w14:paraId="03553248"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76B2B8" w14:textId="77777777" w:rsidR="00DD2163" w:rsidRPr="00A3785A" w:rsidRDefault="00DD2163" w:rsidP="00A3785A">
      <w:pPr>
        <w:pStyle w:val="StandardJKU"/>
        <w:spacing w:line="360" w:lineRule="auto"/>
        <w:ind w:left="425"/>
        <w:rPr>
          <w:sz w:val="24"/>
        </w:rPr>
      </w:pPr>
    </w:p>
    <w:p w14:paraId="42B33063" w14:textId="77777777" w:rsidR="00DD2163" w:rsidRPr="00A3785A" w:rsidRDefault="00DD2163" w:rsidP="00A3785A">
      <w:pPr>
        <w:pStyle w:val="StandardJKU"/>
        <w:spacing w:line="360" w:lineRule="auto"/>
        <w:ind w:left="425"/>
        <w:rPr>
          <w:sz w:val="24"/>
        </w:rPr>
      </w:pPr>
      <w:r w:rsidRPr="00A3785A">
        <w:rPr>
          <w:sz w:val="24"/>
        </w:rPr>
        <w:t>8. Abgleich umgesetzter Anforderungen</w:t>
      </w:r>
    </w:p>
    <w:p w14:paraId="6F5413F6" w14:textId="65ECE9DC" w:rsidR="00DD2163" w:rsidRPr="00A3785A" w:rsidRDefault="00DD2163" w:rsidP="00A3785A">
      <w:pPr>
        <w:pStyle w:val="StandardJKU"/>
        <w:spacing w:line="360" w:lineRule="auto"/>
        <w:ind w:left="425"/>
        <w:rPr>
          <w:sz w:val="24"/>
        </w:rPr>
      </w:pPr>
      <w:r w:rsidRPr="00A3785A">
        <w:rPr>
          <w:sz w:val="24"/>
        </w:rPr>
        <w:t xml:space="preserve">8.1. </w:t>
      </w:r>
      <w:r w:rsidR="001100B7">
        <w:rPr>
          <w:sz w:val="24"/>
        </w:rPr>
        <w:t>Z</w:t>
      </w:r>
      <w:r w:rsidRPr="00A3785A">
        <w:rPr>
          <w:sz w:val="24"/>
        </w:rPr>
        <w:t>eitgleiche Dokumentation der Umsetzung</w:t>
      </w:r>
    </w:p>
    <w:p w14:paraId="078EC7F2" w14:textId="77777777" w:rsidR="00DD2163" w:rsidRPr="00A3785A" w:rsidRDefault="00DD2163" w:rsidP="00A3785A">
      <w:pPr>
        <w:pStyle w:val="StandardJKU"/>
        <w:spacing w:line="360" w:lineRule="auto"/>
        <w:ind w:left="425"/>
        <w:rPr>
          <w:sz w:val="24"/>
        </w:rPr>
      </w:pPr>
      <w:r w:rsidRPr="00A3785A">
        <w:rPr>
          <w:sz w:val="24"/>
        </w:rPr>
        <w:t>8.2. Fazit</w:t>
      </w:r>
    </w:p>
    <w:p w14:paraId="0B9940E5" w14:textId="77777777" w:rsidR="00DD2163" w:rsidRPr="00A3785A" w:rsidRDefault="00DD2163" w:rsidP="00A3785A">
      <w:pPr>
        <w:pStyle w:val="StandardJKU"/>
        <w:spacing w:line="360" w:lineRule="auto"/>
        <w:ind w:left="425"/>
        <w:rPr>
          <w:sz w:val="24"/>
        </w:rPr>
      </w:pPr>
    </w:p>
    <w:p w14:paraId="115B4A97" w14:textId="77777777" w:rsidR="00DD2163" w:rsidRPr="00A3785A" w:rsidRDefault="00DD2163" w:rsidP="00A3785A">
      <w:pPr>
        <w:pStyle w:val="StandardJKU"/>
        <w:spacing w:line="360" w:lineRule="auto"/>
        <w:ind w:left="425"/>
        <w:rPr>
          <w:sz w:val="24"/>
        </w:rPr>
      </w:pPr>
      <w:r w:rsidRPr="00A3785A">
        <w:rPr>
          <w:sz w:val="24"/>
        </w:rPr>
        <w:lastRenderedPageBreak/>
        <w:t>9. Einschulungsphase mit Stakeholder</w:t>
      </w:r>
    </w:p>
    <w:p w14:paraId="76493B93"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27F637F" w14:textId="77777777" w:rsidR="00DD2163" w:rsidRPr="00A3785A" w:rsidRDefault="00DD2163" w:rsidP="00A3785A">
      <w:pPr>
        <w:pStyle w:val="StandardJKU"/>
        <w:spacing w:line="360" w:lineRule="auto"/>
        <w:ind w:left="425"/>
        <w:rPr>
          <w:sz w:val="24"/>
        </w:rPr>
      </w:pPr>
      <w:r w:rsidRPr="00A3785A">
        <w:rPr>
          <w:sz w:val="24"/>
        </w:rPr>
        <w:t>9.1. Prozessmodellierung</w:t>
      </w:r>
    </w:p>
    <w:p w14:paraId="1C18EAF6"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02FAA188" w14:textId="5F0129EF" w:rsidR="00DD2163" w:rsidRPr="00A3785A" w:rsidRDefault="00DD2163" w:rsidP="00A3785A">
      <w:pPr>
        <w:pStyle w:val="StandardJKU"/>
        <w:spacing w:line="360" w:lineRule="auto"/>
        <w:ind w:left="425"/>
        <w:rPr>
          <w:sz w:val="24"/>
        </w:rPr>
      </w:pPr>
      <w:r w:rsidRPr="00A3785A">
        <w:rPr>
          <w:sz w:val="24"/>
        </w:rPr>
        <w:t xml:space="preserve">9.2. Finale Konfiguration </w:t>
      </w:r>
      <w:r w:rsidR="0066766A" w:rsidRPr="00A3785A">
        <w:rPr>
          <w:sz w:val="24"/>
        </w:rPr>
        <w:t>hinsichtlich Layouts</w:t>
      </w:r>
      <w:r w:rsidRPr="00A3785A">
        <w:rPr>
          <w:sz w:val="24"/>
        </w:rPr>
        <w:t xml:space="preserve"> &amp; Design</w:t>
      </w:r>
    </w:p>
    <w:p w14:paraId="6413A0CA" w14:textId="77777777" w:rsidR="00DD2163" w:rsidRPr="00A3785A" w:rsidRDefault="00DD2163" w:rsidP="00A3785A">
      <w:pPr>
        <w:pStyle w:val="StandardJKU"/>
        <w:spacing w:line="360" w:lineRule="auto"/>
        <w:ind w:left="425"/>
        <w:rPr>
          <w:sz w:val="24"/>
        </w:rPr>
      </w:pPr>
    </w:p>
    <w:p w14:paraId="600C630A" w14:textId="77777777" w:rsidR="00DD2163" w:rsidRPr="00A3785A" w:rsidRDefault="00DD2163" w:rsidP="00A3785A">
      <w:pPr>
        <w:pStyle w:val="StandardJKU"/>
        <w:spacing w:line="360" w:lineRule="auto"/>
        <w:ind w:left="425"/>
        <w:rPr>
          <w:sz w:val="24"/>
        </w:rPr>
      </w:pPr>
      <w:r w:rsidRPr="00A3785A">
        <w:rPr>
          <w:sz w:val="24"/>
        </w:rPr>
        <w:t>10. Finale Datenmigration</w:t>
      </w:r>
    </w:p>
    <w:p w14:paraId="56405890" w14:textId="77777777" w:rsidR="00DD2163" w:rsidRPr="00A3785A" w:rsidRDefault="00DD2163" w:rsidP="00A3785A">
      <w:pPr>
        <w:pStyle w:val="StandardJKU"/>
        <w:spacing w:line="360" w:lineRule="auto"/>
        <w:ind w:left="425"/>
        <w:rPr>
          <w:sz w:val="24"/>
        </w:rPr>
      </w:pPr>
      <w:r w:rsidRPr="00A3785A">
        <w:rPr>
          <w:sz w:val="24"/>
        </w:rPr>
        <w:t>10.1. Finaler Export</w:t>
      </w:r>
    </w:p>
    <w:p w14:paraId="7D9275A9" w14:textId="77777777" w:rsidR="00DD2163" w:rsidRPr="00A3785A" w:rsidRDefault="00DD2163" w:rsidP="00A3785A">
      <w:pPr>
        <w:pStyle w:val="StandardJKU"/>
        <w:spacing w:line="360" w:lineRule="auto"/>
        <w:ind w:left="425"/>
        <w:rPr>
          <w:sz w:val="24"/>
        </w:rPr>
      </w:pPr>
      <w:r w:rsidRPr="00A3785A">
        <w:rPr>
          <w:sz w:val="24"/>
        </w:rPr>
        <w:t>10.2. Import ins neue System</w:t>
      </w:r>
    </w:p>
    <w:p w14:paraId="76B8BD11"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283A2BF0" w14:textId="77777777"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14:paraId="5AB46C47" w14:textId="77777777" w:rsidR="005B55F6" w:rsidRPr="0014765E" w:rsidRDefault="005B55F6" w:rsidP="005B55F6">
      <w:pPr>
        <w:pStyle w:val="StandardJKU"/>
        <w:rPr>
          <w:lang w:val="de-AT"/>
        </w:rPr>
      </w:pPr>
    </w:p>
    <w:p w14:paraId="56AAD4AE" w14:textId="77777777" w:rsidR="00F55C8D" w:rsidRPr="00D71FD6" w:rsidRDefault="00DF3B70" w:rsidP="00D71FD6">
      <w:pPr>
        <w:pStyle w:val="StandardJKU"/>
        <w:rPr>
          <w:b/>
          <w:bCs/>
          <w:i/>
          <w:iCs/>
          <w:sz w:val="28"/>
          <w:szCs w:val="28"/>
        </w:rPr>
      </w:pPr>
      <w:r w:rsidRPr="00D71FD6">
        <w:rPr>
          <w:b/>
          <w:bCs/>
          <w:i/>
          <w:iCs/>
          <w:sz w:val="28"/>
          <w:szCs w:val="28"/>
        </w:rPr>
        <w:t>Schulungskonzept</w:t>
      </w:r>
    </w:p>
    <w:p w14:paraId="72ADFED6" w14:textId="77777777" w:rsidR="002E3198" w:rsidRPr="002E3198" w:rsidRDefault="002E3198" w:rsidP="002E3198">
      <w:pPr>
        <w:pStyle w:val="StandardJKU"/>
      </w:pPr>
    </w:p>
    <w:p w14:paraId="1816399A" w14:textId="16CE2265"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r w:rsidR="00D71FD6" w:rsidRPr="006E154D">
        <w:rPr>
          <w:sz w:val="24"/>
          <w:szCs w:val="24"/>
        </w:rPr>
        <w:t>in</w:t>
      </w:r>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angewendet wird, näher erklärt.</w:t>
      </w:r>
    </w:p>
    <w:p w14:paraId="27AC851D" w14:textId="77777777" w:rsidR="00B638F6" w:rsidRPr="00B638F6" w:rsidRDefault="00B638F6" w:rsidP="00B638F6">
      <w:pPr>
        <w:pStyle w:val="StandardJKU"/>
      </w:pPr>
    </w:p>
    <w:p w14:paraId="207B7DE8" w14:textId="77777777" w:rsidR="00F173EB" w:rsidRPr="00D71FD6" w:rsidRDefault="009A2E2D" w:rsidP="00D71FD6">
      <w:pPr>
        <w:pStyle w:val="StandardJKU"/>
        <w:rPr>
          <w:b/>
          <w:bCs/>
          <w:sz w:val="24"/>
          <w:szCs w:val="24"/>
        </w:rPr>
      </w:pPr>
      <w:r w:rsidRPr="00D71FD6">
        <w:rPr>
          <w:b/>
          <w:bCs/>
          <w:sz w:val="24"/>
          <w:szCs w:val="24"/>
        </w:rPr>
        <w:t>Aufbau der Schulung</w:t>
      </w:r>
    </w:p>
    <w:p w14:paraId="3C99F4FD" w14:textId="77777777" w:rsidR="00F173EB" w:rsidRPr="0014765E" w:rsidRDefault="00F173EB" w:rsidP="00F55C8D">
      <w:pPr>
        <w:pStyle w:val="StandardJKU"/>
        <w:rPr>
          <w:lang w:val="de-AT"/>
        </w:rPr>
      </w:pPr>
    </w:p>
    <w:p w14:paraId="7958613A" w14:textId="036194D6"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w:t>
      </w:r>
      <w:r w:rsidR="0066766A">
        <w:rPr>
          <w:sz w:val="24"/>
          <w:szCs w:val="24"/>
        </w:rPr>
        <w:t xml:space="preserve">. </w:t>
      </w:r>
      <w:r w:rsidR="0066766A">
        <w:rPr>
          <w:sz w:val="24"/>
          <w:szCs w:val="24"/>
        </w:rPr>
        <w:fldChar w:fldCharType="begin" w:fldLock="1"/>
      </w:r>
      <w:r w:rsidR="0066766A">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66766A">
        <w:rPr>
          <w:sz w:val="24"/>
          <w:szCs w:val="24"/>
        </w:rPr>
        <w:fldChar w:fldCharType="separate"/>
      </w:r>
      <w:r w:rsidR="0066766A" w:rsidRPr="003E2CCC">
        <w:rPr>
          <w:noProof/>
          <w:sz w:val="24"/>
          <w:szCs w:val="24"/>
        </w:rPr>
        <w:t>(Brem, 2019; Bucki &amp; Pesqueux, 2002; Kleindienst, Koch, Ritz, &amp; Brüngger, 2015)</w:t>
      </w:r>
      <w:r w:rsidR="0066766A">
        <w:rPr>
          <w:sz w:val="24"/>
          <w:szCs w:val="24"/>
        </w:rPr>
        <w:fldChar w:fldCharType="end"/>
      </w:r>
    </w:p>
    <w:p w14:paraId="4E96EDAC" w14:textId="77777777" w:rsidR="00F173EB" w:rsidRPr="0014765E" w:rsidRDefault="00F173EB" w:rsidP="00F55C8D">
      <w:pPr>
        <w:pStyle w:val="StandardJKU"/>
        <w:rPr>
          <w:lang w:val="de-AT"/>
        </w:rPr>
      </w:pPr>
    </w:p>
    <w:p w14:paraId="0F28C637" w14:textId="77777777" w:rsidR="00F25D23" w:rsidRPr="00D71FD6" w:rsidRDefault="008C0D44" w:rsidP="00D71FD6">
      <w:pPr>
        <w:pStyle w:val="StandardJKU"/>
        <w:rPr>
          <w:b/>
          <w:bCs/>
          <w:sz w:val="24"/>
          <w:szCs w:val="24"/>
        </w:rPr>
      </w:pPr>
      <w:r w:rsidRPr="00D71FD6">
        <w:rPr>
          <w:b/>
          <w:bCs/>
          <w:sz w:val="24"/>
          <w:szCs w:val="24"/>
        </w:rPr>
        <w:t>Teilnehmer</w:t>
      </w:r>
    </w:p>
    <w:p w14:paraId="2A48E095" w14:textId="77777777" w:rsidR="008C0D44" w:rsidRDefault="008C0D44" w:rsidP="008C0D44">
      <w:pPr>
        <w:pStyle w:val="StandardJKU"/>
      </w:pPr>
    </w:p>
    <w:p w14:paraId="48DC7B3C" w14:textId="77777777"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w:t>
      </w:r>
      <w:r w:rsidRPr="00271803">
        <w:rPr>
          <w:sz w:val="24"/>
          <w:szCs w:val="24"/>
        </w:rPr>
        <w:lastRenderedPageBreak/>
        <w:t xml:space="preserve">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14:paraId="4D709519" w14:textId="77777777" w:rsidR="008C0D44" w:rsidRPr="00271803" w:rsidRDefault="008C0D44" w:rsidP="00271803">
      <w:pPr>
        <w:spacing w:line="360" w:lineRule="auto"/>
        <w:rPr>
          <w:sz w:val="24"/>
          <w:szCs w:val="24"/>
        </w:rPr>
      </w:pPr>
    </w:p>
    <w:p w14:paraId="7314B3ED" w14:textId="6C082F1C" w:rsidR="008C0D44" w:rsidRDefault="008C0D44" w:rsidP="00271803">
      <w:pPr>
        <w:spacing w:line="360" w:lineRule="auto"/>
      </w:pPr>
      <w:r w:rsidRPr="00271803">
        <w:rPr>
          <w:sz w:val="24"/>
          <w:szCs w:val="24"/>
        </w:rPr>
        <w:t xml:space="preserve">Die oben genannten Teilnehmer werden zusammen, am gleichen Ort und zur gleichen Zeit an der Schulung teilnehmen. Darüber hinaus wird Rücksicht auf die Rollen der Teilnehmer genommen. </w:t>
      </w:r>
      <w:r w:rsidR="00A415D9">
        <w:rPr>
          <w:sz w:val="24"/>
          <w:szCs w:val="24"/>
        </w:rPr>
        <w:t>Beziehungsweise</w:t>
      </w:r>
      <w:r w:rsidRPr="00271803">
        <w:rPr>
          <w:sz w:val="24"/>
          <w:szCs w:val="24"/>
        </w:rPr>
        <w:t xml:space="preserve"> Teilnehmer, die sich mit Funktionen vertraut machen wollen, die nur für den Administrator gedacht worden sind, werden auch dementsprechend eingeschult.</w:t>
      </w:r>
    </w:p>
    <w:p w14:paraId="7C476EC0" w14:textId="77777777" w:rsidR="008C0D44" w:rsidRPr="008C0D44" w:rsidRDefault="008C0D44" w:rsidP="008C0D44">
      <w:pPr>
        <w:pStyle w:val="StandardJKU"/>
      </w:pPr>
    </w:p>
    <w:p w14:paraId="5B70AC11" w14:textId="77777777" w:rsidR="00F173EB" w:rsidRPr="00D71FD6" w:rsidRDefault="00043A58" w:rsidP="00D71FD6">
      <w:pPr>
        <w:pStyle w:val="StandardJKU"/>
        <w:rPr>
          <w:b/>
          <w:bCs/>
          <w:sz w:val="24"/>
          <w:szCs w:val="24"/>
        </w:rPr>
      </w:pPr>
      <w:r w:rsidRPr="00D71FD6">
        <w:rPr>
          <w:b/>
          <w:bCs/>
          <w:sz w:val="24"/>
          <w:szCs w:val="24"/>
        </w:rPr>
        <w:t>Werkzeuge</w:t>
      </w:r>
    </w:p>
    <w:p w14:paraId="0C85ECCF" w14:textId="77777777" w:rsidR="009A24BF" w:rsidRDefault="009A24BF" w:rsidP="009A24BF">
      <w:pPr>
        <w:pStyle w:val="StandardJKU"/>
      </w:pPr>
    </w:p>
    <w:p w14:paraId="08DA7281"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3F678645" w14:textId="77777777" w:rsidR="009A24BF" w:rsidRPr="009A24BF" w:rsidRDefault="009A24BF" w:rsidP="009A24BF">
      <w:pPr>
        <w:pStyle w:val="StandardJKU"/>
      </w:pPr>
    </w:p>
    <w:p w14:paraId="0196E2E1" w14:textId="77777777" w:rsidR="00043A58" w:rsidRPr="00D71FD6" w:rsidRDefault="00043A58" w:rsidP="00D71FD6">
      <w:pPr>
        <w:pStyle w:val="StandardJKU"/>
        <w:rPr>
          <w:b/>
          <w:bCs/>
          <w:sz w:val="24"/>
          <w:szCs w:val="24"/>
        </w:rPr>
      </w:pPr>
      <w:r w:rsidRPr="00D71FD6">
        <w:rPr>
          <w:b/>
          <w:bCs/>
          <w:sz w:val="24"/>
          <w:szCs w:val="24"/>
        </w:rPr>
        <w:t>Schulungstermine</w:t>
      </w:r>
    </w:p>
    <w:p w14:paraId="148A951A" w14:textId="77777777" w:rsidR="004F16CE" w:rsidRDefault="004F16CE" w:rsidP="004F16CE">
      <w:pPr>
        <w:pStyle w:val="StandardJKU"/>
      </w:pPr>
    </w:p>
    <w:p w14:paraId="2386C53D"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04497C62" w14:textId="77777777" w:rsidR="004F16CE" w:rsidRPr="004F16CE" w:rsidRDefault="004F16CE" w:rsidP="004F16CE">
      <w:pPr>
        <w:pStyle w:val="StandardJKU"/>
      </w:pPr>
    </w:p>
    <w:p w14:paraId="123574D0" w14:textId="77777777" w:rsidR="00043A58" w:rsidRPr="00D71FD6" w:rsidRDefault="00043A58" w:rsidP="00D71FD6">
      <w:pPr>
        <w:pStyle w:val="StandardJKU"/>
        <w:rPr>
          <w:b/>
          <w:bCs/>
          <w:sz w:val="24"/>
          <w:szCs w:val="24"/>
        </w:rPr>
      </w:pPr>
      <w:r w:rsidRPr="00D71FD6">
        <w:rPr>
          <w:b/>
          <w:bCs/>
          <w:sz w:val="24"/>
          <w:szCs w:val="24"/>
        </w:rPr>
        <w:t>Schulungsschritte</w:t>
      </w:r>
    </w:p>
    <w:p w14:paraId="27CF0A0C" w14:textId="77777777" w:rsidR="004F16CE" w:rsidRDefault="004F16CE" w:rsidP="004F16CE">
      <w:pPr>
        <w:pStyle w:val="StandardJKU"/>
      </w:pPr>
    </w:p>
    <w:p w14:paraId="4CC12C36" w14:textId="77777777" w:rsidR="004F16CE" w:rsidRPr="00983675" w:rsidRDefault="004F16CE" w:rsidP="004F16CE">
      <w:pPr>
        <w:rPr>
          <w:sz w:val="24"/>
          <w:szCs w:val="24"/>
        </w:rPr>
      </w:pPr>
      <w:r w:rsidRPr="00983675">
        <w:rPr>
          <w:sz w:val="24"/>
          <w:szCs w:val="24"/>
        </w:rPr>
        <w:t>Im Rahmen der Schulung werden die folgenden Schritte durchgeführt:</w:t>
      </w:r>
    </w:p>
    <w:p w14:paraId="29C9FE81" w14:textId="77777777" w:rsidR="004F16CE" w:rsidRDefault="004F16CE" w:rsidP="004F16CE"/>
    <w:p w14:paraId="453565CB" w14:textId="77777777" w:rsidR="004F16CE" w:rsidRPr="00D71FD6" w:rsidRDefault="004F16CE" w:rsidP="00D71FD6">
      <w:pPr>
        <w:pStyle w:val="StandardJKU"/>
        <w:numPr>
          <w:ilvl w:val="0"/>
          <w:numId w:val="31"/>
        </w:numPr>
        <w:rPr>
          <w:b/>
          <w:bCs/>
          <w:sz w:val="24"/>
          <w:szCs w:val="24"/>
        </w:rPr>
      </w:pPr>
      <w:r w:rsidRPr="00D71FD6">
        <w:rPr>
          <w:b/>
          <w:bCs/>
          <w:sz w:val="24"/>
          <w:szCs w:val="24"/>
        </w:rPr>
        <w:t>Theoretischer Input</w:t>
      </w:r>
    </w:p>
    <w:p w14:paraId="2C8EE8CD" w14:textId="77777777" w:rsidR="00F570D2" w:rsidRDefault="00F570D2" w:rsidP="004F16CE">
      <w:pPr>
        <w:rPr>
          <w:i/>
          <w:sz w:val="26"/>
          <w:szCs w:val="26"/>
        </w:rPr>
      </w:pPr>
    </w:p>
    <w:p w14:paraId="0185C1F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036ECAC5"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14:paraId="4C659739"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706738C2"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42F95D44" w14:textId="77777777" w:rsidR="004F16CE" w:rsidRDefault="004F16CE" w:rsidP="004F16CE">
      <w:pPr>
        <w:rPr>
          <w:sz w:val="28"/>
        </w:rPr>
      </w:pPr>
    </w:p>
    <w:p w14:paraId="737BDE07" w14:textId="77777777" w:rsidR="004F16CE" w:rsidRPr="00D71FD6" w:rsidRDefault="004F16CE" w:rsidP="00D71FD6">
      <w:pPr>
        <w:pStyle w:val="StandardJKU"/>
        <w:numPr>
          <w:ilvl w:val="0"/>
          <w:numId w:val="31"/>
        </w:numPr>
        <w:rPr>
          <w:b/>
          <w:bCs/>
          <w:sz w:val="24"/>
          <w:szCs w:val="24"/>
        </w:rPr>
      </w:pPr>
      <w:r w:rsidRPr="00D71FD6">
        <w:rPr>
          <w:b/>
          <w:bCs/>
          <w:sz w:val="24"/>
          <w:szCs w:val="24"/>
        </w:rPr>
        <w:t xml:space="preserve">Einführung in die CRM Software </w:t>
      </w:r>
      <w:proofErr w:type="spellStart"/>
      <w:r w:rsidRPr="00D71FD6">
        <w:rPr>
          <w:b/>
          <w:bCs/>
          <w:sz w:val="24"/>
          <w:szCs w:val="24"/>
        </w:rPr>
        <w:t>Odoo</w:t>
      </w:r>
      <w:proofErr w:type="spellEnd"/>
    </w:p>
    <w:p w14:paraId="7201BB0F" w14:textId="77777777" w:rsidR="004F16CE" w:rsidRDefault="004F16CE" w:rsidP="004F16CE">
      <w:pPr>
        <w:rPr>
          <w:i/>
          <w:sz w:val="26"/>
          <w:szCs w:val="26"/>
        </w:rPr>
      </w:pPr>
    </w:p>
    <w:p w14:paraId="47722CDA"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14:paraId="022F9186"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75EE6B7D" w14:textId="673A7B6B"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der Vorteile </w:t>
      </w:r>
      <w:r w:rsidR="00A415D9">
        <w:rPr>
          <w:sz w:val="24"/>
          <w:szCs w:val="24"/>
        </w:rPr>
        <w:t>beziehungsweise</w:t>
      </w:r>
      <w:r w:rsidRPr="00983675">
        <w:rPr>
          <w:sz w:val="24"/>
          <w:szCs w:val="24"/>
        </w:rPr>
        <w:t xml:space="preserve"> Nachteile von </w:t>
      </w:r>
      <w:proofErr w:type="spellStart"/>
      <w:r w:rsidRPr="00983675">
        <w:rPr>
          <w:sz w:val="24"/>
          <w:szCs w:val="24"/>
        </w:rPr>
        <w:t>Odoo</w:t>
      </w:r>
      <w:proofErr w:type="spellEnd"/>
    </w:p>
    <w:p w14:paraId="569E81E3" w14:textId="77777777" w:rsidR="004F16CE" w:rsidRDefault="004F16CE" w:rsidP="004F16CE"/>
    <w:p w14:paraId="19E9CC64" w14:textId="77777777" w:rsidR="004F16CE" w:rsidRPr="00D71FD6" w:rsidRDefault="004F16CE" w:rsidP="00D71FD6">
      <w:pPr>
        <w:pStyle w:val="StandardJKU"/>
        <w:numPr>
          <w:ilvl w:val="0"/>
          <w:numId w:val="31"/>
        </w:numPr>
        <w:rPr>
          <w:b/>
          <w:bCs/>
          <w:sz w:val="24"/>
          <w:szCs w:val="24"/>
        </w:rPr>
      </w:pPr>
      <w:r w:rsidRPr="00D71FD6">
        <w:rPr>
          <w:b/>
          <w:bCs/>
          <w:sz w:val="24"/>
          <w:szCs w:val="24"/>
        </w:rPr>
        <w:t>Durchgehen der Funktionen zusammen mit den Teilnehmern</w:t>
      </w:r>
    </w:p>
    <w:p w14:paraId="3952D386" w14:textId="77777777" w:rsidR="004F16CE" w:rsidRDefault="004F16CE" w:rsidP="004F16CE">
      <w:pPr>
        <w:rPr>
          <w:i/>
          <w:sz w:val="26"/>
          <w:szCs w:val="26"/>
        </w:rPr>
      </w:pPr>
    </w:p>
    <w:p w14:paraId="39898230"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t>Schrittweise Vorstellung der Funktionen (Anlegen vom Event, Einsicht in die Kontaktlisten usw.) mithilfe vom Projektor, während die Teilnehmer die dargestellten Schritte nachmachen</w:t>
      </w:r>
    </w:p>
    <w:p w14:paraId="6B54425A" w14:textId="77777777" w:rsidR="004F16CE" w:rsidRPr="00983675" w:rsidRDefault="004F16CE" w:rsidP="004F16CE">
      <w:pPr>
        <w:pStyle w:val="Listenabsatz"/>
        <w:rPr>
          <w:sz w:val="24"/>
          <w:szCs w:val="24"/>
        </w:rPr>
      </w:pPr>
    </w:p>
    <w:p w14:paraId="1A826B83"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18633AF6" w14:textId="77777777" w:rsidR="004F16CE" w:rsidRPr="00D71FD6" w:rsidRDefault="004F16CE" w:rsidP="00D71FD6">
      <w:pPr>
        <w:pStyle w:val="StandardJKU"/>
        <w:numPr>
          <w:ilvl w:val="0"/>
          <w:numId w:val="32"/>
        </w:numPr>
        <w:rPr>
          <w:b/>
          <w:bCs/>
          <w:sz w:val="24"/>
          <w:szCs w:val="24"/>
        </w:rPr>
      </w:pPr>
      <w:r w:rsidRPr="00D71FD6">
        <w:rPr>
          <w:b/>
          <w:bCs/>
          <w:sz w:val="24"/>
          <w:szCs w:val="24"/>
        </w:rPr>
        <w:t>Diskussion über die Leistung des Programms</w:t>
      </w:r>
    </w:p>
    <w:p w14:paraId="31D9B5F3" w14:textId="77777777" w:rsidR="004F16CE" w:rsidRDefault="004F16CE" w:rsidP="004F16CE">
      <w:pPr>
        <w:rPr>
          <w:i/>
          <w:sz w:val="26"/>
          <w:szCs w:val="26"/>
        </w:rPr>
      </w:pPr>
    </w:p>
    <w:p w14:paraId="0826092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363A5A96" w14:textId="41D9AC04"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 xml:space="preserve">Über mögliche Fehler </w:t>
      </w:r>
      <w:r w:rsidR="00A415D9">
        <w:rPr>
          <w:sz w:val="24"/>
          <w:szCs w:val="24"/>
        </w:rPr>
        <w:t>beziehungsweise</w:t>
      </w:r>
      <w:r w:rsidRPr="00983675">
        <w:rPr>
          <w:sz w:val="24"/>
          <w:szCs w:val="24"/>
        </w:rPr>
        <w:t xml:space="preserve"> Missverständnisse diskutieren</w:t>
      </w:r>
    </w:p>
    <w:p w14:paraId="77B20D85" w14:textId="77777777" w:rsidR="004F16CE" w:rsidRPr="004F16CE" w:rsidRDefault="004F16CE" w:rsidP="004F16CE">
      <w:pPr>
        <w:pStyle w:val="StandardJKU"/>
      </w:pPr>
    </w:p>
    <w:p w14:paraId="04BDB024" w14:textId="77777777" w:rsidR="00DE214A" w:rsidRPr="0066054A" w:rsidRDefault="00DE214A" w:rsidP="004E26CA">
      <w:pPr>
        <w:pStyle w:val="berschrift1"/>
        <w:rPr>
          <w:lang w:val="en-US"/>
        </w:rPr>
      </w:pPr>
      <w:bookmarkStart w:id="17" w:name="_Toc509819598"/>
      <w:bookmarkStart w:id="18" w:name="_Toc12942836"/>
      <w:proofErr w:type="spellStart"/>
      <w:r w:rsidRPr="0066054A">
        <w:rPr>
          <w:lang w:val="en-US"/>
        </w:rPr>
        <w:t>Ergebnisse</w:t>
      </w:r>
      <w:bookmarkEnd w:id="17"/>
      <w:bookmarkEnd w:id="18"/>
      <w:proofErr w:type="spellEnd"/>
    </w:p>
    <w:p w14:paraId="324C9678" w14:textId="77777777" w:rsidR="00DE214A" w:rsidRPr="0066054A" w:rsidRDefault="00DE214A" w:rsidP="004E26CA">
      <w:pPr>
        <w:pStyle w:val="berschrift1"/>
        <w:rPr>
          <w:lang w:val="en-US"/>
        </w:rPr>
      </w:pPr>
      <w:bookmarkStart w:id="19" w:name="_Toc12942837"/>
      <w:bookmarkStart w:id="20" w:name="_Toc509819600"/>
      <w:proofErr w:type="spellStart"/>
      <w:r w:rsidRPr="0066054A">
        <w:rPr>
          <w:lang w:val="en-US"/>
        </w:rPr>
        <w:t>Tabellenverzeichnis</w:t>
      </w:r>
      <w:bookmarkEnd w:id="19"/>
      <w:proofErr w:type="spellEnd"/>
      <w:r w:rsidRPr="0066054A">
        <w:rPr>
          <w:lang w:val="en-US"/>
        </w:rPr>
        <w:t xml:space="preserve"> </w:t>
      </w:r>
      <w:bookmarkEnd w:id="20"/>
    </w:p>
    <w:p w14:paraId="6DD03C2A" w14:textId="7A50362D" w:rsidR="00F96D70" w:rsidRDefault="00DE214A" w:rsidP="00F96D70">
      <w:pPr>
        <w:pStyle w:val="berschrift1"/>
        <w:rPr>
          <w:lang w:val="en-US"/>
        </w:rPr>
      </w:pPr>
      <w:bookmarkStart w:id="21" w:name="_Toc509819601"/>
      <w:bookmarkStart w:id="22" w:name="_Toc12942838"/>
      <w:proofErr w:type="spellStart"/>
      <w:r w:rsidRPr="0066054A">
        <w:rPr>
          <w:lang w:val="en-US"/>
        </w:rPr>
        <w:t>Abbildungsverzeichnis</w:t>
      </w:r>
      <w:bookmarkEnd w:id="21"/>
      <w:bookmarkEnd w:id="22"/>
      <w:proofErr w:type="spellEnd"/>
    </w:p>
    <w:p w14:paraId="723B5C53" w14:textId="6A51BF48" w:rsidR="00F96D70" w:rsidRDefault="00F96D70">
      <w:pPr>
        <w:spacing w:after="160" w:line="259" w:lineRule="auto"/>
        <w:rPr>
          <w:lang w:val="en-US"/>
        </w:rPr>
      </w:pPr>
      <w:r>
        <w:rPr>
          <w:lang w:val="en-US"/>
        </w:rPr>
        <w:br w:type="page"/>
      </w:r>
    </w:p>
    <w:p w14:paraId="798FB4DC" w14:textId="77777777" w:rsidR="00DE214A" w:rsidRPr="0066054A" w:rsidRDefault="00DE214A" w:rsidP="004E26CA">
      <w:pPr>
        <w:pStyle w:val="berschrift1"/>
        <w:rPr>
          <w:lang w:val="en-US"/>
        </w:rPr>
      </w:pPr>
      <w:bookmarkStart w:id="23" w:name="_Toc509819602"/>
      <w:bookmarkStart w:id="24" w:name="_Toc12942839"/>
      <w:proofErr w:type="spellStart"/>
      <w:r w:rsidRPr="0066054A">
        <w:rPr>
          <w:lang w:val="en-US"/>
        </w:rPr>
        <w:lastRenderedPageBreak/>
        <w:t>Literaturverzeichnis</w:t>
      </w:r>
      <w:bookmarkEnd w:id="23"/>
      <w:bookmarkEnd w:id="24"/>
      <w:proofErr w:type="spellEnd"/>
    </w:p>
    <w:p w14:paraId="191A47E5" w14:textId="621A93D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AA0B57">
        <w:rPr>
          <w:rFonts w:cs="Arial"/>
          <w:noProof/>
          <w:szCs w:val="24"/>
          <w:lang w:val="en-GB"/>
        </w:rPr>
        <w:t xml:space="preserve">Al-Mudimigh, A., Zairi, M., &amp; Al-Mashari, M. (2001). ERP software implementation: An integrative framework. </w:t>
      </w:r>
      <w:r w:rsidRPr="00AA0B57">
        <w:rPr>
          <w:rFonts w:cs="Arial"/>
          <w:i/>
          <w:iCs/>
          <w:noProof/>
          <w:szCs w:val="24"/>
          <w:lang w:val="en-GB"/>
        </w:rPr>
        <w:t>European Journal of Information Systems</w:t>
      </w:r>
      <w:r w:rsidRPr="00AA0B57">
        <w:rPr>
          <w:rFonts w:cs="Arial"/>
          <w:noProof/>
          <w:szCs w:val="24"/>
          <w:lang w:val="en-GB"/>
        </w:rPr>
        <w:t xml:space="preserve">, </w:t>
      </w:r>
      <w:r w:rsidRPr="00AA0B57">
        <w:rPr>
          <w:rFonts w:cs="Arial"/>
          <w:i/>
          <w:iCs/>
          <w:noProof/>
          <w:szCs w:val="24"/>
          <w:lang w:val="en-GB"/>
        </w:rPr>
        <w:t>10</w:t>
      </w:r>
      <w:r w:rsidRPr="00AA0B57">
        <w:rPr>
          <w:rFonts w:cs="Arial"/>
          <w:noProof/>
          <w:szCs w:val="24"/>
          <w:lang w:val="en-GB"/>
        </w:rPr>
        <w:t>(4), 216–226. https://doi.org/10.1057/palgrave.ejis.3000406</w:t>
      </w:r>
    </w:p>
    <w:p w14:paraId="367B0183" w14:textId="517E797A"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rem, A. (2019). Creativity on Demand: How to Plan and Execute Successful Innovation Workshops. IEEE Engineering Management Review, 47(1), 94–98. https://doi.org/10.1109/EMR.2019.2896557</w:t>
      </w:r>
    </w:p>
    <w:p w14:paraId="37A8AAB7" w14:textId="77777777"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ucki, J., &amp; Pesqueux, Y. (2002). Flexible workshop: about the concept of flexibility. International Journal of Agile Management Systems, 2(1), 62–70. https://doi.org/10.1108/14654650010312615</w:t>
      </w:r>
    </w:p>
    <w:p w14:paraId="2044EC4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lang w:val="en-GB"/>
        </w:rPr>
        <w:t xml:space="preserve">Chen, I. J., &amp; Popovich, K. (2003). </w:t>
      </w:r>
      <w:r w:rsidRPr="00AA0B57">
        <w:rPr>
          <w:rFonts w:cs="Arial"/>
          <w:noProof/>
          <w:szCs w:val="24"/>
          <w:lang w:val="en-GB"/>
        </w:rPr>
        <w:t xml:space="preserve">Understanding customer relationship management (CRM): People, process and technology.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672–688. https://doi.org/10.1108/14637150310496758</w:t>
      </w:r>
    </w:p>
    <w:p w14:paraId="0F29B3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ristopher, B. (2003). Strategic issues in customer relationship management (CRM) implementation.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592. Retrieved from http://proquest.umi.com/pqdweb?did=436780121&amp;Fmt=7&amp;clientId=43922&amp;RQT=309&amp;VName=PQD</w:t>
      </w:r>
    </w:p>
    <w:p w14:paraId="4DD3DB5E" w14:textId="77777777" w:rsidR="004A7A5F" w:rsidRPr="0014765E" w:rsidRDefault="004A7A5F" w:rsidP="004A7A5F">
      <w:pPr>
        <w:widowControl w:val="0"/>
        <w:autoSpaceDE w:val="0"/>
        <w:autoSpaceDN w:val="0"/>
        <w:adjustRightInd w:val="0"/>
        <w:spacing w:after="120" w:line="240" w:lineRule="exact"/>
        <w:ind w:left="480" w:hanging="480"/>
        <w:rPr>
          <w:rFonts w:cs="Arial"/>
          <w:noProof/>
          <w:szCs w:val="24"/>
        </w:rPr>
      </w:pPr>
      <w:r w:rsidRPr="0014765E">
        <w:rPr>
          <w:rFonts w:cs="Arial"/>
          <w:noProof/>
          <w:szCs w:val="24"/>
        </w:rPr>
        <w:t xml:space="preserve">Ehie, I. C., &amp; Madsen, M. (2005). </w:t>
      </w:r>
      <w:r w:rsidRPr="00AA0B57">
        <w:rPr>
          <w:rFonts w:cs="Arial"/>
          <w:noProof/>
          <w:szCs w:val="24"/>
          <w:lang w:val="en-GB"/>
        </w:rPr>
        <w:t xml:space="preserve">Identifying critical issues in enterprise resource planning (ERP) implementation. </w:t>
      </w:r>
      <w:r w:rsidRPr="0014765E">
        <w:rPr>
          <w:rFonts w:cs="Arial"/>
          <w:i/>
          <w:iCs/>
          <w:noProof/>
          <w:szCs w:val="24"/>
        </w:rPr>
        <w:t>Computers in Industry</w:t>
      </w:r>
      <w:r w:rsidRPr="0014765E">
        <w:rPr>
          <w:rFonts w:cs="Arial"/>
          <w:noProof/>
          <w:szCs w:val="24"/>
        </w:rPr>
        <w:t xml:space="preserve">, </w:t>
      </w:r>
      <w:r w:rsidRPr="0014765E">
        <w:rPr>
          <w:rFonts w:cs="Arial"/>
          <w:i/>
          <w:iCs/>
          <w:noProof/>
          <w:szCs w:val="24"/>
        </w:rPr>
        <w:t>56</w:t>
      </w:r>
      <w:r w:rsidRPr="0014765E">
        <w:rPr>
          <w:rFonts w:cs="Arial"/>
          <w:noProof/>
          <w:szCs w:val="24"/>
        </w:rPr>
        <w:t>(6), 545–557. https://doi.org/10.1016/j.compind.2005.02.006</w:t>
      </w:r>
    </w:p>
    <w:p w14:paraId="53938F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Elliott, Sr., R. a., &amp; Allen, E. B. (2013). </w:t>
      </w:r>
      <w:r w:rsidRPr="00AA0B57">
        <w:rPr>
          <w:rFonts w:cs="Arial"/>
          <w:noProof/>
          <w:szCs w:val="24"/>
          <w:lang w:val="en-GB"/>
        </w:rPr>
        <w:t xml:space="preserve">A Methodology for Creating an IEEE Standard 830-1998 Software Requirements Specification Document. </w:t>
      </w:r>
      <w:r w:rsidRPr="00AA0B57">
        <w:rPr>
          <w:rFonts w:cs="Arial"/>
          <w:i/>
          <w:iCs/>
          <w:noProof/>
          <w:szCs w:val="24"/>
          <w:lang w:val="en-GB"/>
        </w:rPr>
        <w:t>Journal of Computing Sciences in Colleges</w:t>
      </w:r>
      <w:r w:rsidRPr="00AA0B57">
        <w:rPr>
          <w:rFonts w:cs="Arial"/>
          <w:noProof/>
          <w:szCs w:val="24"/>
          <w:lang w:val="en-GB"/>
        </w:rPr>
        <w:t xml:space="preserve">, </w:t>
      </w:r>
      <w:r w:rsidRPr="00AA0B57">
        <w:rPr>
          <w:rFonts w:cs="Arial"/>
          <w:i/>
          <w:iCs/>
          <w:noProof/>
          <w:szCs w:val="24"/>
          <w:lang w:val="en-GB"/>
        </w:rPr>
        <w:t>29</w:t>
      </w:r>
      <w:r w:rsidRPr="00AA0B57">
        <w:rPr>
          <w:rFonts w:cs="Arial"/>
          <w:noProof/>
          <w:szCs w:val="24"/>
          <w:lang w:val="en-GB"/>
        </w:rPr>
        <w:t>, 123–131. Retrieved from http://dl.acm.org/citation.cfm?id=2535418.2535437%5Cnhttp://dl.acm.org/ft_gateway.cfm?id=2535437&amp;type=pdf</w:t>
      </w:r>
    </w:p>
    <w:p w14:paraId="5EF10542"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Haefliger, S., von Krogh, G., &amp; </w:t>
      </w:r>
      <w:r w:rsidRPr="004A7A5F">
        <w:rPr>
          <w:rFonts w:cs="Arial"/>
          <w:noProof/>
          <w:szCs w:val="24"/>
        </w:rPr>
        <w:t xml:space="preserve">Spaeth, S. (2008). </w:t>
      </w:r>
      <w:r w:rsidRPr="00AA0B57">
        <w:rPr>
          <w:rFonts w:cs="Arial"/>
          <w:noProof/>
          <w:szCs w:val="24"/>
          <w:lang w:val="en-GB"/>
        </w:rPr>
        <w:t xml:space="preserve">Code Reuse i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4</w:t>
      </w:r>
      <w:r w:rsidRPr="00AA0B57">
        <w:rPr>
          <w:rFonts w:cs="Arial"/>
          <w:noProof/>
          <w:szCs w:val="24"/>
          <w:lang w:val="en-GB"/>
        </w:rPr>
        <w:t>(1), 180–193. https://doi.org/10.1287/mnsc.1070.0748</w:t>
      </w:r>
    </w:p>
    <w:p w14:paraId="5F63A092" w14:textId="0C44AC4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Hung, P., &amp; Low, G. C. (2008). Factors affecting the buy vs build decision in large Australian organisations.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23</w:t>
      </w:r>
      <w:r w:rsidRPr="00AA0B57">
        <w:rPr>
          <w:rFonts w:cs="Arial"/>
          <w:noProof/>
          <w:szCs w:val="24"/>
          <w:lang w:val="en-GB"/>
        </w:rPr>
        <w:t>(2), 118–131. https://doi.org/10.1057/palgrave.jit.2000098</w:t>
      </w:r>
    </w:p>
    <w:p w14:paraId="1D16347E" w14:textId="04444BC3"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Kleindienst, C., Koch, J., Ritz, F., &amp; Brüngger, J. (2015). Förderung der Resilienz durch organisationales Lernen. Ein Schulungskonzept für Leitwartenteams in einem Kernkraftwerk. Wirtschaftspsychologie, (4), 54–61.</w:t>
      </w:r>
    </w:p>
    <w:p w14:paraId="0C13FAF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rPr>
        <w:t xml:space="preserve">McIlroy, R. C., &amp; Stanton, N. A. (2012). </w:t>
      </w:r>
      <w:r w:rsidRPr="00AA0B57">
        <w:rPr>
          <w:rFonts w:cs="Arial"/>
          <w:noProof/>
          <w:szCs w:val="24"/>
          <w:lang w:val="en-GB"/>
        </w:rPr>
        <w:t xml:space="preserve">Specifying the requirements for requirements specification: The case for Work Domain and Worker Competencies Analyses. </w:t>
      </w:r>
      <w:r w:rsidRPr="00AA0B57">
        <w:rPr>
          <w:rFonts w:cs="Arial"/>
          <w:i/>
          <w:iCs/>
          <w:noProof/>
          <w:szCs w:val="24"/>
          <w:lang w:val="en-GB"/>
        </w:rPr>
        <w:t>Theoretical Issues in Ergonomics Science</w:t>
      </w:r>
      <w:r w:rsidRPr="00AA0B57">
        <w:rPr>
          <w:rFonts w:cs="Arial"/>
          <w:noProof/>
          <w:szCs w:val="24"/>
          <w:lang w:val="en-GB"/>
        </w:rPr>
        <w:t xml:space="preserve">, </w:t>
      </w:r>
      <w:r w:rsidRPr="00AA0B57">
        <w:rPr>
          <w:rFonts w:cs="Arial"/>
          <w:i/>
          <w:iCs/>
          <w:noProof/>
          <w:szCs w:val="24"/>
          <w:lang w:val="en-GB"/>
        </w:rPr>
        <w:t>13</w:t>
      </w:r>
      <w:r w:rsidRPr="00AA0B57">
        <w:rPr>
          <w:rFonts w:cs="Arial"/>
          <w:noProof/>
          <w:szCs w:val="24"/>
          <w:lang w:val="en-GB"/>
        </w:rPr>
        <w:t>(4), 450–471. https://doi.org/10.1080/1463922X.2010.539287</w:t>
      </w:r>
    </w:p>
    <w:p w14:paraId="758F040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gle, F. (2015). Open Source Software and Firm Productivity. </w:t>
      </w:r>
      <w:r w:rsidRPr="00AA0B57">
        <w:rPr>
          <w:rFonts w:cs="Arial"/>
          <w:i/>
          <w:iCs/>
          <w:noProof/>
          <w:szCs w:val="24"/>
          <w:lang w:val="en-GB"/>
        </w:rPr>
        <w:t>Ssrn</w:t>
      </w:r>
      <w:r w:rsidRPr="00AA0B57">
        <w:rPr>
          <w:rFonts w:cs="Arial"/>
          <w:noProof/>
          <w:szCs w:val="24"/>
          <w:lang w:val="en-GB"/>
        </w:rPr>
        <w:t>, (March 2019). https://doi.org/10.2139/ssrn.2559957</w:t>
      </w:r>
    </w:p>
    <w:p w14:paraId="0A9B8DB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varro, E., Letelier, P., Mocholi, J. A., &amp; Ramos, I. (2018). A Metamodeling Approach for Requirements Specification. </w:t>
      </w:r>
      <w:r w:rsidRPr="00AA0B57">
        <w:rPr>
          <w:rFonts w:cs="Arial"/>
          <w:i/>
          <w:iCs/>
          <w:noProof/>
          <w:szCs w:val="24"/>
          <w:lang w:val="en-GB"/>
        </w:rPr>
        <w:t>Journal of Computer Information Systems</w:t>
      </w:r>
      <w:r w:rsidRPr="00AA0B57">
        <w:rPr>
          <w:rFonts w:cs="Arial"/>
          <w:noProof/>
          <w:szCs w:val="24"/>
          <w:lang w:val="en-GB"/>
        </w:rPr>
        <w:t xml:space="preserve">, </w:t>
      </w:r>
      <w:r w:rsidRPr="00AA0B57">
        <w:rPr>
          <w:rFonts w:cs="Arial"/>
          <w:i/>
          <w:iCs/>
          <w:noProof/>
          <w:szCs w:val="24"/>
          <w:lang w:val="en-GB"/>
        </w:rPr>
        <w:t>46</w:t>
      </w:r>
      <w:r w:rsidRPr="00AA0B57">
        <w:rPr>
          <w:rFonts w:cs="Arial"/>
          <w:noProof/>
          <w:szCs w:val="24"/>
          <w:lang w:val="en-GB"/>
        </w:rPr>
        <w:t>(5), 67–77. https://doi.org/10.1080/08874417.2006.11645925</w:t>
      </w:r>
    </w:p>
    <w:p w14:paraId="0C9960D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arr, A., &amp; Shanks, G. (2000). A model of ERP project implementation.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15</w:t>
      </w:r>
      <w:r w:rsidRPr="00AA0B57">
        <w:rPr>
          <w:rFonts w:cs="Arial"/>
          <w:noProof/>
          <w:szCs w:val="24"/>
          <w:lang w:val="en-GB"/>
        </w:rPr>
        <w:t>(4), 289–303. https://doi.org/10.1080/02683960010009051</w:t>
      </w:r>
    </w:p>
    <w:p w14:paraId="73257930"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eslak, A., &amp; Subramanian, G. (2008). The phases of ERP software implementation and maintenance: A model for predicting preferred ERP use. </w:t>
      </w:r>
      <w:r w:rsidRPr="00AA0B57">
        <w:rPr>
          <w:rFonts w:cs="Arial"/>
          <w:i/>
          <w:iCs/>
          <w:noProof/>
          <w:szCs w:val="24"/>
          <w:lang w:val="en-GB"/>
        </w:rPr>
        <w:t>Journal of Computer</w:t>
      </w:r>
      <w:r w:rsidRPr="00AA0B57">
        <w:rPr>
          <w:rFonts w:cs="Arial"/>
          <w:noProof/>
          <w:szCs w:val="24"/>
          <w:lang w:val="en-GB"/>
        </w:rPr>
        <w:t xml:space="preserve">, </w:t>
      </w:r>
      <w:r w:rsidRPr="00AA0B57">
        <w:rPr>
          <w:rFonts w:cs="Arial"/>
          <w:i/>
          <w:iCs/>
          <w:noProof/>
          <w:szCs w:val="24"/>
          <w:lang w:val="en-GB"/>
        </w:rPr>
        <w:t>48</w:t>
      </w:r>
      <w:r w:rsidRPr="00AA0B57">
        <w:rPr>
          <w:rFonts w:cs="Arial"/>
          <w:noProof/>
          <w:szCs w:val="24"/>
          <w:lang w:val="en-GB"/>
        </w:rPr>
        <w:t>(2), 25–33. https://doi.org/10.1080/08874417.2008.11646006</w:t>
      </w:r>
    </w:p>
    <w:p w14:paraId="7FA71926"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Rathi, D., &amp; Given, L. M. (2017). Non-profit organizations’ use of tools and technologies for knowledge management: a comparative study. </w:t>
      </w:r>
      <w:r w:rsidRPr="00AA0B57">
        <w:rPr>
          <w:rFonts w:cs="Arial"/>
          <w:i/>
          <w:iCs/>
          <w:noProof/>
          <w:szCs w:val="24"/>
          <w:lang w:val="en-GB"/>
        </w:rPr>
        <w:t>Journal of Knowledge Management</w:t>
      </w:r>
      <w:r w:rsidRPr="00AA0B57">
        <w:rPr>
          <w:rFonts w:cs="Arial"/>
          <w:noProof/>
          <w:szCs w:val="24"/>
          <w:lang w:val="en-GB"/>
        </w:rPr>
        <w:t xml:space="preserve">, </w:t>
      </w:r>
      <w:r w:rsidRPr="00AA0B57">
        <w:rPr>
          <w:rFonts w:cs="Arial"/>
          <w:i/>
          <w:iCs/>
          <w:noProof/>
          <w:szCs w:val="24"/>
          <w:lang w:val="en-GB"/>
        </w:rPr>
        <w:t>21</w:t>
      </w:r>
      <w:r w:rsidRPr="00AA0B57">
        <w:rPr>
          <w:rFonts w:cs="Arial"/>
          <w:noProof/>
          <w:szCs w:val="24"/>
          <w:lang w:val="en-GB"/>
        </w:rPr>
        <w:t>(4), 718–740. https://doi.org/10.1108/JKM-06-2016-0229</w:t>
      </w:r>
    </w:p>
    <w:p w14:paraId="487CCA9A"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lastRenderedPageBreak/>
        <w:t xml:space="preserve">Standard, I. (2010). Systems and software engineering — Vocabulary INTERNATIONAL STANDARD ISO / IEC / IEEE 24765:2010, </w:t>
      </w:r>
      <w:r w:rsidRPr="00AA0B57">
        <w:rPr>
          <w:rFonts w:cs="Arial"/>
          <w:i/>
          <w:iCs/>
          <w:noProof/>
          <w:szCs w:val="24"/>
          <w:lang w:val="en-GB"/>
        </w:rPr>
        <w:t>2010</w:t>
      </w:r>
      <w:r w:rsidRPr="00AA0B57">
        <w:rPr>
          <w:rFonts w:cs="Arial"/>
          <w:noProof/>
          <w:szCs w:val="24"/>
          <w:lang w:val="en-GB"/>
        </w:rPr>
        <w:t>.</w:t>
      </w:r>
    </w:p>
    <w:p w14:paraId="7675634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4A7A5F">
        <w:rPr>
          <w:rFonts w:cs="Arial"/>
          <w:noProof/>
          <w:szCs w:val="24"/>
        </w:rPr>
        <w:t xml:space="preserve">von Krogh, G., &amp; von Hippel, E. (2006). </w:t>
      </w:r>
      <w:r w:rsidRPr="00AA0B57">
        <w:rPr>
          <w:rFonts w:cs="Arial"/>
          <w:noProof/>
          <w:szCs w:val="24"/>
          <w:lang w:val="en-GB"/>
        </w:rPr>
        <w:t xml:space="preserve">The Promise of Research o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2</w:t>
      </w:r>
      <w:r w:rsidRPr="00AA0B57">
        <w:rPr>
          <w:rFonts w:cs="Arial"/>
          <w:noProof/>
          <w:szCs w:val="24"/>
          <w:lang w:val="en-GB"/>
        </w:rPr>
        <w:t>(7), 975–983. https://doi.org/10.1287/mnsc.1060.0560</w:t>
      </w:r>
    </w:p>
    <w:p w14:paraId="106E0212" w14:textId="77777777" w:rsidR="004A7A5F" w:rsidRPr="004A7A5F" w:rsidRDefault="004A7A5F" w:rsidP="004A7A5F">
      <w:pPr>
        <w:widowControl w:val="0"/>
        <w:autoSpaceDE w:val="0"/>
        <w:autoSpaceDN w:val="0"/>
        <w:adjustRightInd w:val="0"/>
        <w:spacing w:after="120" w:line="240" w:lineRule="exact"/>
        <w:ind w:left="480" w:hanging="480"/>
        <w:rPr>
          <w:rFonts w:cs="Arial"/>
          <w:noProof/>
        </w:rPr>
      </w:pPr>
      <w:r w:rsidRPr="00AA0B57">
        <w:rPr>
          <w:rFonts w:cs="Arial"/>
          <w:noProof/>
          <w:szCs w:val="24"/>
          <w:lang w:val="en-GB"/>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14:paraId="67522269" w14:textId="77777777" w:rsidR="00496DF8" w:rsidRPr="00405915" w:rsidRDefault="004A7A5F" w:rsidP="00496DF8">
      <w:pPr>
        <w:pStyle w:val="StandardJKU"/>
        <w:rPr>
          <w:lang w:val="en-GB"/>
        </w:rPr>
      </w:pPr>
      <w:r>
        <w:rPr>
          <w:lang w:val="en-GB"/>
        </w:rPr>
        <w:fldChar w:fldCharType="end"/>
      </w:r>
    </w:p>
    <w:p w14:paraId="54FF06FC" w14:textId="730D4991" w:rsidR="00085260" w:rsidRPr="004A7A5F" w:rsidRDefault="006E7901" w:rsidP="004E26CA">
      <w:pPr>
        <w:pStyle w:val="berschrift1"/>
        <w:rPr>
          <w:lang w:val="en-US"/>
        </w:rPr>
      </w:pPr>
      <w:bookmarkStart w:id="25" w:name="_Toc509819603"/>
      <w:bookmarkStart w:id="26" w:name="_Toc12942840"/>
      <w:commentRangeStart w:id="27"/>
      <w:proofErr w:type="spellStart"/>
      <w:r w:rsidRPr="004A7A5F">
        <w:rPr>
          <w:lang w:val="en-US"/>
        </w:rPr>
        <w:t>Anhang</w:t>
      </w:r>
      <w:bookmarkEnd w:id="25"/>
      <w:commentRangeEnd w:id="27"/>
      <w:proofErr w:type="spellEnd"/>
      <w:r w:rsidR="00E14F9C">
        <w:rPr>
          <w:rStyle w:val="Kommentarzeichen"/>
          <w:rFonts w:eastAsiaTheme="minorHAnsi" w:cstheme="minorBidi"/>
          <w:b w:val="0"/>
          <w:lang w:val="de-AT"/>
        </w:rPr>
        <w:commentReference w:id="27"/>
      </w:r>
      <w:bookmarkEnd w:id="26"/>
    </w:p>
    <w:sectPr w:rsidR="00085260" w:rsidRPr="004A7A5F" w:rsidSect="00A37968">
      <w:headerReference w:type="default" r:id="rId20"/>
      <w:footerReference w:type="default" r:id="rId21"/>
      <w:type w:val="continuous"/>
      <w:pgSz w:w="11906" w:h="16838" w:code="9"/>
      <w:pgMar w:top="1531" w:right="794" w:bottom="567" w:left="1701" w:header="567" w:footer="567" w:gutter="0"/>
      <w:pgNumType w:start="1"/>
      <w:cols w:space="708"/>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van Samardzic" w:date="2019-07-02T05:25:00Z" w:initials="IS">
    <w:p w14:paraId="333EE83F" w14:textId="6DFE5DEC" w:rsidR="008D094B" w:rsidRDefault="008D094B">
      <w:pPr>
        <w:pStyle w:val="Kommentartext"/>
      </w:pPr>
      <w:r>
        <w:rPr>
          <w:rStyle w:val="Kommentarzeichen"/>
        </w:rPr>
        <w:t>Titel von „1. Problem“ umändern?</w:t>
      </w:r>
    </w:p>
  </w:comment>
  <w:comment w:id="16" w:author="Ivan Samardzic" w:date="2019-07-02T06:20:00Z" w:initials="IS">
    <w:p w14:paraId="1EB46DA8" w14:textId="2CA69274" w:rsidR="008D094B" w:rsidRDefault="008D094B">
      <w:pPr>
        <w:pStyle w:val="Kommentartext"/>
      </w:pPr>
      <w:r>
        <w:rPr>
          <w:rStyle w:val="Kommentarzeichen"/>
        </w:rPr>
        <w:annotationRef/>
      </w:r>
      <w:r>
        <w:t>Einfügen der Grafik aus Workshop-Foliensatz</w:t>
      </w:r>
    </w:p>
  </w:comment>
  <w:comment w:id="27" w:author="Ivan Samardzic" w:date="2019-07-02T05:29:00Z" w:initials="IS">
    <w:p w14:paraId="5FCC3D67" w14:textId="55B06ED7" w:rsidR="008D094B" w:rsidRDefault="008D094B">
      <w:pPr>
        <w:pStyle w:val="Kommentartext"/>
      </w:pPr>
      <w:r>
        <w:rPr>
          <w:rStyle w:val="Kommentarzeichen"/>
        </w:rPr>
        <w:annotationRef/>
      </w:r>
      <w:r>
        <w:t>Anforderungskatalog (</w:t>
      </w:r>
      <w:proofErr w:type="spellStart"/>
      <w:r>
        <w:t>excel</w:t>
      </w:r>
      <w:proofErr w:type="spellEnd"/>
      <w:r>
        <w:t>) &amp; gesamte Marktrecherche (</w:t>
      </w:r>
      <w:proofErr w:type="spellStart"/>
      <w:r>
        <w:t>word</w:t>
      </w:r>
      <w:proofErr w:type="spellEnd"/>
      <w:r>
        <w:t xml:space="preserve"> </w:t>
      </w:r>
      <w:proofErr w:type="spellStart"/>
      <w:r>
        <w:t>datei</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EE83F" w15:done="0"/>
  <w15:commentEx w15:paraId="1EB46DA8" w15:done="0"/>
  <w15:commentEx w15:paraId="5FCC3D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EE83F" w16cid:durableId="20C56961"/>
  <w16cid:commentId w16cid:paraId="1EB46DA8" w16cid:durableId="20C5764A"/>
  <w16cid:commentId w16cid:paraId="5FCC3D67" w16cid:durableId="20C56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EE6691" w14:textId="77777777" w:rsidR="00314A80" w:rsidRDefault="00314A80" w:rsidP="000A78E0">
      <w:pPr>
        <w:spacing w:line="240" w:lineRule="auto"/>
      </w:pPr>
      <w:r>
        <w:separator/>
      </w:r>
    </w:p>
  </w:endnote>
  <w:endnote w:type="continuationSeparator" w:id="0">
    <w:p w14:paraId="4FD6D71E" w14:textId="77777777" w:rsidR="00314A80" w:rsidRDefault="00314A80"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752" w14:textId="77777777" w:rsidR="008D094B" w:rsidRDefault="008D094B">
    <w:pPr>
      <w:pStyle w:val="Fuzeile"/>
    </w:pPr>
    <w:r>
      <w:rPr>
        <w:noProof/>
        <w:lang w:eastAsia="de-AT"/>
      </w:rPr>
      <mc:AlternateContent>
        <mc:Choice Requires="wps">
          <w:drawing>
            <wp:anchor distT="45720" distB="45720" distL="114300" distR="114300" simplePos="0" relativeHeight="251681792" behindDoc="0" locked="1" layoutInCell="1" allowOverlap="1" wp14:anchorId="7BE987A7" wp14:editId="49061B63">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43092D6A" w14:textId="77777777" w:rsidR="008D094B" w:rsidRPr="00237B77" w:rsidRDefault="008D094B"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8D094B" w:rsidRPr="00237B77" w:rsidRDefault="008D094B"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8D094B" w:rsidRPr="00237B77" w:rsidRDefault="008D094B" w:rsidP="00237B77">
                          <w:pPr>
                            <w:spacing w:line="220" w:lineRule="exact"/>
                            <w:rPr>
                              <w:rFonts w:cs="Arial"/>
                              <w:sz w:val="16"/>
                              <w:szCs w:val="16"/>
                            </w:rPr>
                          </w:pPr>
                          <w:r w:rsidRPr="00237B77">
                            <w:rPr>
                              <w:rFonts w:cs="Arial"/>
                              <w:sz w:val="16"/>
                              <w:szCs w:val="16"/>
                            </w:rPr>
                            <w:t>Altenberger Straße 69</w:t>
                          </w:r>
                        </w:p>
                        <w:p w14:paraId="2EFCCCE2" w14:textId="77777777" w:rsidR="008D094B" w:rsidRPr="00237B77" w:rsidRDefault="008D094B" w:rsidP="00237B77">
                          <w:pPr>
                            <w:spacing w:line="220" w:lineRule="exact"/>
                            <w:rPr>
                              <w:rFonts w:cs="Arial"/>
                              <w:sz w:val="16"/>
                              <w:szCs w:val="16"/>
                            </w:rPr>
                          </w:pPr>
                          <w:r w:rsidRPr="00237B77">
                            <w:rPr>
                              <w:rFonts w:cs="Arial"/>
                              <w:sz w:val="16"/>
                              <w:szCs w:val="16"/>
                            </w:rPr>
                            <w:t>4040 Linz, Österreich</w:t>
                          </w:r>
                        </w:p>
                        <w:p w14:paraId="334CBCF0" w14:textId="77777777" w:rsidR="008D094B" w:rsidRPr="00237B77" w:rsidRDefault="008D094B" w:rsidP="00237B77">
                          <w:pPr>
                            <w:spacing w:line="220" w:lineRule="exact"/>
                            <w:rPr>
                              <w:rFonts w:cs="Arial"/>
                              <w:sz w:val="16"/>
                              <w:szCs w:val="16"/>
                            </w:rPr>
                          </w:pPr>
                          <w:r w:rsidRPr="00237B77">
                            <w:rPr>
                              <w:rFonts w:cs="Arial"/>
                              <w:sz w:val="16"/>
                              <w:szCs w:val="16"/>
                            </w:rPr>
                            <w:t>www.jku.at</w:t>
                          </w:r>
                        </w:p>
                        <w:p w14:paraId="21F91DEE" w14:textId="77777777" w:rsidR="008D094B" w:rsidRPr="00237B77" w:rsidRDefault="008D094B"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987A7"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14:paraId="43092D6A" w14:textId="77777777" w:rsidR="008D094B" w:rsidRPr="00237B77" w:rsidRDefault="008D094B"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8D094B" w:rsidRPr="00237B77" w:rsidRDefault="008D094B"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8D094B" w:rsidRPr="00237B77" w:rsidRDefault="008D094B" w:rsidP="00237B77">
                    <w:pPr>
                      <w:spacing w:line="220" w:lineRule="exact"/>
                      <w:rPr>
                        <w:rFonts w:cs="Arial"/>
                        <w:sz w:val="16"/>
                        <w:szCs w:val="16"/>
                      </w:rPr>
                    </w:pPr>
                    <w:r w:rsidRPr="00237B77">
                      <w:rPr>
                        <w:rFonts w:cs="Arial"/>
                        <w:sz w:val="16"/>
                        <w:szCs w:val="16"/>
                      </w:rPr>
                      <w:t>Altenberger Straße 69</w:t>
                    </w:r>
                  </w:p>
                  <w:p w14:paraId="2EFCCCE2" w14:textId="77777777" w:rsidR="008D094B" w:rsidRPr="00237B77" w:rsidRDefault="008D094B" w:rsidP="00237B77">
                    <w:pPr>
                      <w:spacing w:line="220" w:lineRule="exact"/>
                      <w:rPr>
                        <w:rFonts w:cs="Arial"/>
                        <w:sz w:val="16"/>
                        <w:szCs w:val="16"/>
                      </w:rPr>
                    </w:pPr>
                    <w:r w:rsidRPr="00237B77">
                      <w:rPr>
                        <w:rFonts w:cs="Arial"/>
                        <w:sz w:val="16"/>
                        <w:szCs w:val="16"/>
                      </w:rPr>
                      <w:t>4040 Linz, Österreich</w:t>
                    </w:r>
                  </w:p>
                  <w:p w14:paraId="334CBCF0" w14:textId="77777777" w:rsidR="008D094B" w:rsidRPr="00237B77" w:rsidRDefault="008D094B" w:rsidP="00237B77">
                    <w:pPr>
                      <w:spacing w:line="220" w:lineRule="exact"/>
                      <w:rPr>
                        <w:rFonts w:cs="Arial"/>
                        <w:sz w:val="16"/>
                        <w:szCs w:val="16"/>
                      </w:rPr>
                    </w:pPr>
                    <w:r w:rsidRPr="00237B77">
                      <w:rPr>
                        <w:rFonts w:cs="Arial"/>
                        <w:sz w:val="16"/>
                        <w:szCs w:val="16"/>
                      </w:rPr>
                      <w:t>www.jku.at</w:t>
                    </w:r>
                  </w:p>
                  <w:p w14:paraId="21F91DEE" w14:textId="77777777" w:rsidR="008D094B" w:rsidRPr="00237B77" w:rsidRDefault="008D094B"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9522" w14:textId="77777777" w:rsidR="008D094B" w:rsidRDefault="008D094B" w:rsidP="00B97921">
    <w:pPr>
      <w:pStyle w:val="Fuzeile"/>
      <w:tabs>
        <w:tab w:val="clear" w:pos="4536"/>
        <w:tab w:val="clear" w:pos="9072"/>
        <w:tab w:val="right" w:pos="9921"/>
      </w:tabs>
      <w:jc w:val="both"/>
    </w:pPr>
  </w:p>
  <w:p w14:paraId="23831C7C" w14:textId="5CAD6F54" w:rsidR="008D094B" w:rsidRPr="00405915" w:rsidRDefault="008D094B"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02. Jul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proofErr w:type="spellStart"/>
        <w:r w:rsidRPr="00405915">
          <w:rPr>
            <w:rStyle w:val="Fett"/>
            <w:rFonts w:cs="Arial"/>
            <w:position w:val="0"/>
            <w:sz w:val="16"/>
            <w:lang w:val="en-GB"/>
          </w:rPr>
          <w:t>Merisa</w:t>
        </w:r>
        <w:proofErr w:type="spellEnd"/>
        <w:r w:rsidRPr="00405915">
          <w:rPr>
            <w:rStyle w:val="Fett"/>
            <w:rFonts w:cs="Arial"/>
            <w:position w:val="0"/>
            <w:sz w:val="16"/>
            <w:lang w:val="en-GB"/>
          </w:rPr>
          <w:t xml:space="preserve"> </w:t>
        </w:r>
        <w:proofErr w:type="spellStart"/>
        <w:r w:rsidRPr="00405915">
          <w:rPr>
            <w:rStyle w:val="Fett"/>
            <w:rFonts w:cs="Arial"/>
            <w:position w:val="0"/>
            <w:sz w:val="16"/>
            <w:lang w:val="en-GB"/>
          </w:rPr>
          <w:t>Pargan</w:t>
        </w:r>
        <w:proofErr w:type="spellEnd"/>
        <w:r>
          <w:rPr>
            <w:rStyle w:val="Fett"/>
            <w:rFonts w:cs="Arial"/>
            <w:position w:val="0"/>
            <w:sz w:val="16"/>
            <w:lang w:val="en-GB"/>
          </w:rPr>
          <w:t xml:space="preserve">, </w:t>
        </w:r>
        <w:r w:rsidRPr="00405915">
          <w:rPr>
            <w:rStyle w:val="Fett"/>
            <w:rFonts w:cs="Arial"/>
            <w:position w:val="0"/>
            <w:sz w:val="16"/>
            <w:lang w:val="en-GB"/>
          </w:rPr>
          <w:t>Anel Ljutic</w:t>
        </w:r>
        <w:r>
          <w:rPr>
            <w:rStyle w:val="Fett"/>
            <w:rFonts w:cs="Arial"/>
            <w:position w:val="0"/>
            <w:sz w:val="16"/>
            <w:lang w:val="en-GB"/>
          </w:rPr>
          <w:t xml:space="preserve">, </w:t>
        </w:r>
        <w:r w:rsidRPr="00405915">
          <w:rPr>
            <w:rStyle w:val="Fett"/>
            <w:rFonts w:cs="Arial"/>
            <w:position w:val="0"/>
            <w:sz w:val="16"/>
            <w:lang w:val="en-GB"/>
          </w:rPr>
          <w:t>Ivan Samardzic</w:t>
        </w:r>
        <w:r>
          <w:rPr>
            <w:rStyle w:val="Fett"/>
            <w:rFonts w:cs="Arial"/>
            <w:position w:val="0"/>
            <w:sz w:val="16"/>
            <w:lang w:val="en-GB"/>
          </w:rPr>
          <w:t xml:space="preserve">, </w:t>
        </w:r>
        <w:r w:rsidRPr="00405915">
          <w:rPr>
            <w:rStyle w:val="Fett"/>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5D58B" w14:textId="77777777" w:rsidR="00314A80" w:rsidRDefault="00314A80" w:rsidP="000A78E0">
      <w:pPr>
        <w:spacing w:line="240" w:lineRule="auto"/>
      </w:pPr>
      <w:r>
        <w:separator/>
      </w:r>
    </w:p>
  </w:footnote>
  <w:footnote w:type="continuationSeparator" w:id="0">
    <w:p w14:paraId="29A7CBC7" w14:textId="77777777" w:rsidR="00314A80" w:rsidRDefault="00314A80"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D7876" w14:textId="77777777" w:rsidR="008D094B" w:rsidRDefault="008D094B" w:rsidP="00F04562">
    <w:r>
      <w:rPr>
        <w:noProof/>
        <w:lang w:eastAsia="de-AT"/>
      </w:rPr>
      <w:drawing>
        <wp:anchor distT="0" distB="0" distL="114300" distR="114300" simplePos="0" relativeHeight="251726848" behindDoc="0" locked="1" layoutInCell="1" allowOverlap="1" wp14:anchorId="2514BCC7" wp14:editId="279AE254">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7BB9" w14:textId="77777777" w:rsidR="008D094B" w:rsidRDefault="008D094B" w:rsidP="00BD398D">
    <w:pPr>
      <w:pStyle w:val="Kopfzeile"/>
      <w:tabs>
        <w:tab w:val="clear" w:pos="9072"/>
      </w:tabs>
    </w:pPr>
    <w:r>
      <w:rPr>
        <w:noProof/>
        <w:lang w:eastAsia="de-AT"/>
      </w:rPr>
      <w:drawing>
        <wp:anchor distT="0" distB="0" distL="114300" distR="114300" simplePos="0" relativeHeight="251728896" behindDoc="0" locked="1" layoutInCell="1" allowOverlap="1" wp14:anchorId="0A55796A" wp14:editId="0C1F7FD3">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86D65B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36D28"/>
    <w:multiLevelType w:val="hybridMultilevel"/>
    <w:tmpl w:val="A8008DB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4DB1F8C"/>
    <w:multiLevelType w:val="hybridMultilevel"/>
    <w:tmpl w:val="5BB49F78"/>
    <w:lvl w:ilvl="0" w:tplc="04070001">
      <w:start w:val="1"/>
      <w:numFmt w:val="bullet"/>
      <w:lvlText w:val=""/>
      <w:lvlJc w:val="left"/>
      <w:pPr>
        <w:ind w:left="720" w:hanging="360"/>
      </w:pPr>
      <w:rPr>
        <w:rFonts w:ascii="Symbol" w:hAnsi="Symbol" w:hint="default"/>
      </w:rPr>
    </w:lvl>
    <w:lvl w:ilvl="1" w:tplc="692ADD0C">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8"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0"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26D42C5"/>
    <w:multiLevelType w:val="hybridMultilevel"/>
    <w:tmpl w:val="8B74454C"/>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D6C1106"/>
    <w:multiLevelType w:val="multilevel"/>
    <w:tmpl w:val="AD40E188"/>
    <w:numStyleLink w:val="berschriftenJKU"/>
  </w:abstractNum>
  <w:abstractNum w:abstractNumId="17"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43F3AC7"/>
    <w:multiLevelType w:val="hybridMultilevel"/>
    <w:tmpl w:val="6764D840"/>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571F0D14"/>
    <w:multiLevelType w:val="hybridMultilevel"/>
    <w:tmpl w:val="E6784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5"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1731494"/>
    <w:multiLevelType w:val="hybridMultilevel"/>
    <w:tmpl w:val="27C2C038"/>
    <w:lvl w:ilvl="0" w:tplc="04070003">
      <w:start w:val="1"/>
      <w:numFmt w:val="bullet"/>
      <w:lvlText w:val="o"/>
      <w:lvlJc w:val="left"/>
      <w:pPr>
        <w:ind w:left="1080" w:hanging="360"/>
      </w:pPr>
      <w:rPr>
        <w:rFonts w:ascii="Courier New" w:hAnsi="Courier New" w:cs="Courier New"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8"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9"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31"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3"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5"/>
  </w:num>
  <w:num w:numId="2">
    <w:abstractNumId w:val="19"/>
  </w:num>
  <w:num w:numId="3">
    <w:abstractNumId w:val="5"/>
  </w:num>
  <w:num w:numId="4">
    <w:abstractNumId w:val="11"/>
  </w:num>
  <w:num w:numId="5">
    <w:abstractNumId w:val="16"/>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6"/>
  </w:num>
  <w:num w:numId="9">
    <w:abstractNumId w:val="29"/>
  </w:num>
  <w:num w:numId="10">
    <w:abstractNumId w:val="25"/>
  </w:num>
  <w:num w:numId="11">
    <w:abstractNumId w:val="8"/>
  </w:num>
  <w:num w:numId="12">
    <w:abstractNumId w:val="14"/>
  </w:num>
  <w:num w:numId="13">
    <w:abstractNumId w:val="23"/>
  </w:num>
  <w:num w:numId="14">
    <w:abstractNumId w:val="31"/>
  </w:num>
  <w:num w:numId="15">
    <w:abstractNumId w:val="30"/>
  </w:num>
  <w:num w:numId="16">
    <w:abstractNumId w:val="33"/>
  </w:num>
  <w:num w:numId="17">
    <w:abstractNumId w:val="17"/>
  </w:num>
  <w:num w:numId="18">
    <w:abstractNumId w:val="0"/>
  </w:num>
  <w:num w:numId="19">
    <w:abstractNumId w:val="20"/>
  </w:num>
  <w:num w:numId="20">
    <w:abstractNumId w:val="26"/>
  </w:num>
  <w:num w:numId="21">
    <w:abstractNumId w:val="10"/>
  </w:num>
  <w:num w:numId="22">
    <w:abstractNumId w:val="1"/>
  </w:num>
  <w:num w:numId="23">
    <w:abstractNumId w:val="2"/>
  </w:num>
  <w:num w:numId="24">
    <w:abstractNumId w:val="13"/>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9"/>
  </w:num>
  <w:num w:numId="28">
    <w:abstractNumId w:val="28"/>
  </w:num>
  <w:num w:numId="29">
    <w:abstractNumId w:val="32"/>
  </w:num>
  <w:num w:numId="30">
    <w:abstractNumId w:val="7"/>
  </w:num>
  <w:num w:numId="31">
    <w:abstractNumId w:val="21"/>
  </w:num>
  <w:num w:numId="32">
    <w:abstractNumId w:val="12"/>
  </w:num>
  <w:num w:numId="33">
    <w:abstractNumId w:val="27"/>
  </w:num>
  <w:num w:numId="34">
    <w:abstractNumId w:val="3"/>
  </w:num>
  <w:num w:numId="35">
    <w:abstractNumId w:val="22"/>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van Samardzic">
    <w15:presenceInfo w15:providerId="AD" w15:userId="S::ivan.samardzic@reqpool.com::ecc4db6c-34e4-45cc-b973-136aa39dac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975E5"/>
    <w:rsid w:val="000A1234"/>
    <w:rsid w:val="000A30EC"/>
    <w:rsid w:val="000A53AF"/>
    <w:rsid w:val="000A61DB"/>
    <w:rsid w:val="000A78E0"/>
    <w:rsid w:val="000B1610"/>
    <w:rsid w:val="000B2A4B"/>
    <w:rsid w:val="000C0B44"/>
    <w:rsid w:val="000C35CC"/>
    <w:rsid w:val="000C450D"/>
    <w:rsid w:val="000C5381"/>
    <w:rsid w:val="000C681D"/>
    <w:rsid w:val="000C683F"/>
    <w:rsid w:val="000D17BB"/>
    <w:rsid w:val="000D1C3E"/>
    <w:rsid w:val="000D23CE"/>
    <w:rsid w:val="000D62F4"/>
    <w:rsid w:val="000D6E82"/>
    <w:rsid w:val="000D7A1B"/>
    <w:rsid w:val="000D7B8D"/>
    <w:rsid w:val="000E1D22"/>
    <w:rsid w:val="000E39EB"/>
    <w:rsid w:val="000E5541"/>
    <w:rsid w:val="000E6C76"/>
    <w:rsid w:val="000F0A7A"/>
    <w:rsid w:val="000F1CA7"/>
    <w:rsid w:val="000F43EB"/>
    <w:rsid w:val="000F55E5"/>
    <w:rsid w:val="000F58B2"/>
    <w:rsid w:val="000F6BB9"/>
    <w:rsid w:val="00104250"/>
    <w:rsid w:val="00105D8E"/>
    <w:rsid w:val="001072FF"/>
    <w:rsid w:val="0010775E"/>
    <w:rsid w:val="001100B7"/>
    <w:rsid w:val="00114B75"/>
    <w:rsid w:val="00125E14"/>
    <w:rsid w:val="001322F8"/>
    <w:rsid w:val="00134AF8"/>
    <w:rsid w:val="001368DB"/>
    <w:rsid w:val="00137F89"/>
    <w:rsid w:val="0014119C"/>
    <w:rsid w:val="0014765E"/>
    <w:rsid w:val="00150293"/>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17A0"/>
    <w:rsid w:val="001D59D7"/>
    <w:rsid w:val="001E0BC6"/>
    <w:rsid w:val="001E0DEE"/>
    <w:rsid w:val="001E12B7"/>
    <w:rsid w:val="001E5A49"/>
    <w:rsid w:val="001E6E86"/>
    <w:rsid w:val="001E7A9C"/>
    <w:rsid w:val="001F0045"/>
    <w:rsid w:val="001F1D9C"/>
    <w:rsid w:val="001F49CA"/>
    <w:rsid w:val="001F4B1A"/>
    <w:rsid w:val="001F4C90"/>
    <w:rsid w:val="002038C9"/>
    <w:rsid w:val="0021010C"/>
    <w:rsid w:val="00210D22"/>
    <w:rsid w:val="002136BC"/>
    <w:rsid w:val="0021415C"/>
    <w:rsid w:val="00214F6C"/>
    <w:rsid w:val="00216D55"/>
    <w:rsid w:val="00221D1B"/>
    <w:rsid w:val="002233C8"/>
    <w:rsid w:val="00224708"/>
    <w:rsid w:val="00227679"/>
    <w:rsid w:val="0023084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2952"/>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4A80"/>
    <w:rsid w:val="0031540B"/>
    <w:rsid w:val="00317FFD"/>
    <w:rsid w:val="00322523"/>
    <w:rsid w:val="0032298D"/>
    <w:rsid w:val="00325F13"/>
    <w:rsid w:val="00327805"/>
    <w:rsid w:val="00331610"/>
    <w:rsid w:val="00340B93"/>
    <w:rsid w:val="003424B8"/>
    <w:rsid w:val="003425DD"/>
    <w:rsid w:val="003432F5"/>
    <w:rsid w:val="00343612"/>
    <w:rsid w:val="00344161"/>
    <w:rsid w:val="00345A12"/>
    <w:rsid w:val="00345C7F"/>
    <w:rsid w:val="003476A8"/>
    <w:rsid w:val="0035254E"/>
    <w:rsid w:val="00357AAB"/>
    <w:rsid w:val="00360C2E"/>
    <w:rsid w:val="00365EF0"/>
    <w:rsid w:val="003671F6"/>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5F2"/>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5F3"/>
    <w:rsid w:val="00540790"/>
    <w:rsid w:val="00542909"/>
    <w:rsid w:val="00542EC7"/>
    <w:rsid w:val="005452B8"/>
    <w:rsid w:val="00547D27"/>
    <w:rsid w:val="00550657"/>
    <w:rsid w:val="0055101D"/>
    <w:rsid w:val="00552B53"/>
    <w:rsid w:val="00553D99"/>
    <w:rsid w:val="005617C3"/>
    <w:rsid w:val="005672F9"/>
    <w:rsid w:val="00574150"/>
    <w:rsid w:val="00574DB5"/>
    <w:rsid w:val="005758B8"/>
    <w:rsid w:val="005774F3"/>
    <w:rsid w:val="00580DD8"/>
    <w:rsid w:val="00581D27"/>
    <w:rsid w:val="00582C5C"/>
    <w:rsid w:val="0058783D"/>
    <w:rsid w:val="0058784F"/>
    <w:rsid w:val="00591A31"/>
    <w:rsid w:val="005926EE"/>
    <w:rsid w:val="005939F7"/>
    <w:rsid w:val="00597E4E"/>
    <w:rsid w:val="005A083F"/>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0F92"/>
    <w:rsid w:val="005D3F4C"/>
    <w:rsid w:val="005D721D"/>
    <w:rsid w:val="005E0859"/>
    <w:rsid w:val="005E0BB6"/>
    <w:rsid w:val="005E1719"/>
    <w:rsid w:val="005E569D"/>
    <w:rsid w:val="005F1B07"/>
    <w:rsid w:val="005F6220"/>
    <w:rsid w:val="006029CA"/>
    <w:rsid w:val="00611AC5"/>
    <w:rsid w:val="0061571E"/>
    <w:rsid w:val="006176FA"/>
    <w:rsid w:val="00620D19"/>
    <w:rsid w:val="006234D0"/>
    <w:rsid w:val="00624914"/>
    <w:rsid w:val="00626156"/>
    <w:rsid w:val="00626F2E"/>
    <w:rsid w:val="00631872"/>
    <w:rsid w:val="006325DB"/>
    <w:rsid w:val="00632A6A"/>
    <w:rsid w:val="006341BB"/>
    <w:rsid w:val="00640975"/>
    <w:rsid w:val="00641CEF"/>
    <w:rsid w:val="00642B50"/>
    <w:rsid w:val="006449A4"/>
    <w:rsid w:val="0064579D"/>
    <w:rsid w:val="00646F0D"/>
    <w:rsid w:val="00654B04"/>
    <w:rsid w:val="00654B17"/>
    <w:rsid w:val="0066054A"/>
    <w:rsid w:val="00660630"/>
    <w:rsid w:val="0066174E"/>
    <w:rsid w:val="00663E97"/>
    <w:rsid w:val="00665308"/>
    <w:rsid w:val="0066766A"/>
    <w:rsid w:val="006705D0"/>
    <w:rsid w:val="006724E8"/>
    <w:rsid w:val="006736F8"/>
    <w:rsid w:val="006807F5"/>
    <w:rsid w:val="006855A9"/>
    <w:rsid w:val="0068604A"/>
    <w:rsid w:val="00687462"/>
    <w:rsid w:val="00690432"/>
    <w:rsid w:val="0069741F"/>
    <w:rsid w:val="006A1E6A"/>
    <w:rsid w:val="006A514D"/>
    <w:rsid w:val="006A7690"/>
    <w:rsid w:val="006A7963"/>
    <w:rsid w:val="006B1E76"/>
    <w:rsid w:val="006B39E2"/>
    <w:rsid w:val="006C111C"/>
    <w:rsid w:val="006C1795"/>
    <w:rsid w:val="006C5CD3"/>
    <w:rsid w:val="006D502F"/>
    <w:rsid w:val="006D505C"/>
    <w:rsid w:val="006D549D"/>
    <w:rsid w:val="006D76BB"/>
    <w:rsid w:val="006D7AE8"/>
    <w:rsid w:val="006E154D"/>
    <w:rsid w:val="006E3C93"/>
    <w:rsid w:val="006E65A0"/>
    <w:rsid w:val="006E7901"/>
    <w:rsid w:val="006F4FA6"/>
    <w:rsid w:val="006F5311"/>
    <w:rsid w:val="006F6E3E"/>
    <w:rsid w:val="00700A63"/>
    <w:rsid w:val="007100F2"/>
    <w:rsid w:val="007119A8"/>
    <w:rsid w:val="00711CBE"/>
    <w:rsid w:val="00716DF1"/>
    <w:rsid w:val="00717011"/>
    <w:rsid w:val="007224E2"/>
    <w:rsid w:val="00722CA3"/>
    <w:rsid w:val="00722F2E"/>
    <w:rsid w:val="00723822"/>
    <w:rsid w:val="0072541C"/>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1667"/>
    <w:rsid w:val="0076448A"/>
    <w:rsid w:val="00773B28"/>
    <w:rsid w:val="00777AFD"/>
    <w:rsid w:val="00777D12"/>
    <w:rsid w:val="00782506"/>
    <w:rsid w:val="00783112"/>
    <w:rsid w:val="007831BE"/>
    <w:rsid w:val="0078390F"/>
    <w:rsid w:val="007847B8"/>
    <w:rsid w:val="0078482C"/>
    <w:rsid w:val="007916B0"/>
    <w:rsid w:val="0079293E"/>
    <w:rsid w:val="007933FE"/>
    <w:rsid w:val="0079713C"/>
    <w:rsid w:val="007A032A"/>
    <w:rsid w:val="007A44A9"/>
    <w:rsid w:val="007A70FB"/>
    <w:rsid w:val="007A740A"/>
    <w:rsid w:val="007B1B40"/>
    <w:rsid w:val="007C33C4"/>
    <w:rsid w:val="007C5FDA"/>
    <w:rsid w:val="007C7EAA"/>
    <w:rsid w:val="007D1771"/>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47608"/>
    <w:rsid w:val="00850B39"/>
    <w:rsid w:val="00853ED8"/>
    <w:rsid w:val="008551B8"/>
    <w:rsid w:val="00860B73"/>
    <w:rsid w:val="0086117D"/>
    <w:rsid w:val="008669F4"/>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094B"/>
    <w:rsid w:val="008D364D"/>
    <w:rsid w:val="008D59AD"/>
    <w:rsid w:val="008D5B81"/>
    <w:rsid w:val="008E2E9E"/>
    <w:rsid w:val="008E4929"/>
    <w:rsid w:val="008E4C6D"/>
    <w:rsid w:val="008E4D62"/>
    <w:rsid w:val="008E5E23"/>
    <w:rsid w:val="008F340B"/>
    <w:rsid w:val="008F6B08"/>
    <w:rsid w:val="009043B2"/>
    <w:rsid w:val="00905889"/>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2F49"/>
    <w:rsid w:val="00997DAD"/>
    <w:rsid w:val="009A24BF"/>
    <w:rsid w:val="009A2E2D"/>
    <w:rsid w:val="009A554B"/>
    <w:rsid w:val="009A5A87"/>
    <w:rsid w:val="009A7FC9"/>
    <w:rsid w:val="009B07E4"/>
    <w:rsid w:val="009B0E9F"/>
    <w:rsid w:val="009B78AB"/>
    <w:rsid w:val="009C0B0C"/>
    <w:rsid w:val="009C19D9"/>
    <w:rsid w:val="009C49AE"/>
    <w:rsid w:val="009C64C6"/>
    <w:rsid w:val="009C7D02"/>
    <w:rsid w:val="009C7F93"/>
    <w:rsid w:val="009D203A"/>
    <w:rsid w:val="009D2F7F"/>
    <w:rsid w:val="009D3DC4"/>
    <w:rsid w:val="009D692A"/>
    <w:rsid w:val="009D7375"/>
    <w:rsid w:val="009E1218"/>
    <w:rsid w:val="009E2573"/>
    <w:rsid w:val="009E3584"/>
    <w:rsid w:val="009E38C0"/>
    <w:rsid w:val="009E38C1"/>
    <w:rsid w:val="009E3B1F"/>
    <w:rsid w:val="009E45EE"/>
    <w:rsid w:val="009F4B64"/>
    <w:rsid w:val="009F7FF3"/>
    <w:rsid w:val="00A00675"/>
    <w:rsid w:val="00A01675"/>
    <w:rsid w:val="00A05FFC"/>
    <w:rsid w:val="00A06141"/>
    <w:rsid w:val="00A110A1"/>
    <w:rsid w:val="00A14F09"/>
    <w:rsid w:val="00A26F84"/>
    <w:rsid w:val="00A311F3"/>
    <w:rsid w:val="00A3170B"/>
    <w:rsid w:val="00A32FE7"/>
    <w:rsid w:val="00A356CD"/>
    <w:rsid w:val="00A3785A"/>
    <w:rsid w:val="00A37968"/>
    <w:rsid w:val="00A40817"/>
    <w:rsid w:val="00A415D9"/>
    <w:rsid w:val="00A46414"/>
    <w:rsid w:val="00A47AAB"/>
    <w:rsid w:val="00A505C6"/>
    <w:rsid w:val="00A534A9"/>
    <w:rsid w:val="00A53D68"/>
    <w:rsid w:val="00A53F74"/>
    <w:rsid w:val="00A543EA"/>
    <w:rsid w:val="00A60A40"/>
    <w:rsid w:val="00A61927"/>
    <w:rsid w:val="00A627D1"/>
    <w:rsid w:val="00A6291E"/>
    <w:rsid w:val="00A64D86"/>
    <w:rsid w:val="00A65158"/>
    <w:rsid w:val="00A77591"/>
    <w:rsid w:val="00A825DA"/>
    <w:rsid w:val="00A8444C"/>
    <w:rsid w:val="00A84BCD"/>
    <w:rsid w:val="00A8687F"/>
    <w:rsid w:val="00A874A3"/>
    <w:rsid w:val="00A875F8"/>
    <w:rsid w:val="00A8765B"/>
    <w:rsid w:val="00A906E7"/>
    <w:rsid w:val="00A929E8"/>
    <w:rsid w:val="00A94104"/>
    <w:rsid w:val="00A95429"/>
    <w:rsid w:val="00AA0715"/>
    <w:rsid w:val="00AA09F1"/>
    <w:rsid w:val="00AA0B57"/>
    <w:rsid w:val="00AA3D45"/>
    <w:rsid w:val="00AA554C"/>
    <w:rsid w:val="00AA6F4F"/>
    <w:rsid w:val="00AA710A"/>
    <w:rsid w:val="00AA7A31"/>
    <w:rsid w:val="00AB4E92"/>
    <w:rsid w:val="00AB786E"/>
    <w:rsid w:val="00AC16E6"/>
    <w:rsid w:val="00AC1C8F"/>
    <w:rsid w:val="00AC3690"/>
    <w:rsid w:val="00AC7937"/>
    <w:rsid w:val="00AD25FA"/>
    <w:rsid w:val="00AD2988"/>
    <w:rsid w:val="00AD4AC1"/>
    <w:rsid w:val="00AD4AE1"/>
    <w:rsid w:val="00AD6263"/>
    <w:rsid w:val="00AE1A5D"/>
    <w:rsid w:val="00AE5169"/>
    <w:rsid w:val="00AE5D88"/>
    <w:rsid w:val="00AE6698"/>
    <w:rsid w:val="00AF482E"/>
    <w:rsid w:val="00AF6923"/>
    <w:rsid w:val="00AF74F3"/>
    <w:rsid w:val="00AF7565"/>
    <w:rsid w:val="00B02A18"/>
    <w:rsid w:val="00B02E77"/>
    <w:rsid w:val="00B045A9"/>
    <w:rsid w:val="00B078BB"/>
    <w:rsid w:val="00B2178F"/>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52F3"/>
    <w:rsid w:val="00B8532C"/>
    <w:rsid w:val="00B91FCB"/>
    <w:rsid w:val="00B940AD"/>
    <w:rsid w:val="00B96449"/>
    <w:rsid w:val="00B96AF2"/>
    <w:rsid w:val="00B974DF"/>
    <w:rsid w:val="00B97921"/>
    <w:rsid w:val="00BA0A76"/>
    <w:rsid w:val="00BA2E9A"/>
    <w:rsid w:val="00BA4BC7"/>
    <w:rsid w:val="00BA4C76"/>
    <w:rsid w:val="00BA6CD8"/>
    <w:rsid w:val="00BA6D51"/>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69DD"/>
    <w:rsid w:val="00BF75DB"/>
    <w:rsid w:val="00C00056"/>
    <w:rsid w:val="00C008DD"/>
    <w:rsid w:val="00C04EF7"/>
    <w:rsid w:val="00C05228"/>
    <w:rsid w:val="00C10085"/>
    <w:rsid w:val="00C122F7"/>
    <w:rsid w:val="00C12693"/>
    <w:rsid w:val="00C14185"/>
    <w:rsid w:val="00C14A7C"/>
    <w:rsid w:val="00C16F9F"/>
    <w:rsid w:val="00C17E66"/>
    <w:rsid w:val="00C23C7C"/>
    <w:rsid w:val="00C261B1"/>
    <w:rsid w:val="00C26A14"/>
    <w:rsid w:val="00C33153"/>
    <w:rsid w:val="00C345FA"/>
    <w:rsid w:val="00C41111"/>
    <w:rsid w:val="00C41A0D"/>
    <w:rsid w:val="00C41ECC"/>
    <w:rsid w:val="00C4579C"/>
    <w:rsid w:val="00C46674"/>
    <w:rsid w:val="00C500D2"/>
    <w:rsid w:val="00C506A3"/>
    <w:rsid w:val="00C51F0B"/>
    <w:rsid w:val="00C611CA"/>
    <w:rsid w:val="00C6226B"/>
    <w:rsid w:val="00C66EF5"/>
    <w:rsid w:val="00C67033"/>
    <w:rsid w:val="00C6723B"/>
    <w:rsid w:val="00C76875"/>
    <w:rsid w:val="00C80AC9"/>
    <w:rsid w:val="00C922BF"/>
    <w:rsid w:val="00C93C39"/>
    <w:rsid w:val="00C95688"/>
    <w:rsid w:val="00C977FD"/>
    <w:rsid w:val="00CA07FE"/>
    <w:rsid w:val="00CB0D9D"/>
    <w:rsid w:val="00CB5B1F"/>
    <w:rsid w:val="00CC19DE"/>
    <w:rsid w:val="00CC1AA0"/>
    <w:rsid w:val="00CC57D5"/>
    <w:rsid w:val="00CC5BE2"/>
    <w:rsid w:val="00CC6D1B"/>
    <w:rsid w:val="00CD05B4"/>
    <w:rsid w:val="00CD3148"/>
    <w:rsid w:val="00CD3446"/>
    <w:rsid w:val="00CD3B30"/>
    <w:rsid w:val="00CD663E"/>
    <w:rsid w:val="00CD7916"/>
    <w:rsid w:val="00CE1947"/>
    <w:rsid w:val="00CE1F9D"/>
    <w:rsid w:val="00CE2033"/>
    <w:rsid w:val="00CE400C"/>
    <w:rsid w:val="00CE4F78"/>
    <w:rsid w:val="00CE602D"/>
    <w:rsid w:val="00CF01E7"/>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363C7"/>
    <w:rsid w:val="00D41A77"/>
    <w:rsid w:val="00D41CD9"/>
    <w:rsid w:val="00D43F4C"/>
    <w:rsid w:val="00D45893"/>
    <w:rsid w:val="00D47B3A"/>
    <w:rsid w:val="00D53140"/>
    <w:rsid w:val="00D6017C"/>
    <w:rsid w:val="00D66BCD"/>
    <w:rsid w:val="00D71AFC"/>
    <w:rsid w:val="00D71FD6"/>
    <w:rsid w:val="00D7204E"/>
    <w:rsid w:val="00D7209D"/>
    <w:rsid w:val="00D74626"/>
    <w:rsid w:val="00D7485A"/>
    <w:rsid w:val="00D75B14"/>
    <w:rsid w:val="00D768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3E69"/>
    <w:rsid w:val="00DE4488"/>
    <w:rsid w:val="00DE552E"/>
    <w:rsid w:val="00DE55FD"/>
    <w:rsid w:val="00DE5CCB"/>
    <w:rsid w:val="00DE5D1B"/>
    <w:rsid w:val="00DF1884"/>
    <w:rsid w:val="00DF2453"/>
    <w:rsid w:val="00DF3B70"/>
    <w:rsid w:val="00DF5147"/>
    <w:rsid w:val="00E03B4B"/>
    <w:rsid w:val="00E03CCE"/>
    <w:rsid w:val="00E0422D"/>
    <w:rsid w:val="00E10A1C"/>
    <w:rsid w:val="00E122D4"/>
    <w:rsid w:val="00E145D8"/>
    <w:rsid w:val="00E14F9C"/>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1F42"/>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B5704"/>
    <w:rsid w:val="00EC293C"/>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073DB"/>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474DE"/>
    <w:rsid w:val="00F53843"/>
    <w:rsid w:val="00F54844"/>
    <w:rsid w:val="00F5529F"/>
    <w:rsid w:val="00F5593C"/>
    <w:rsid w:val="00F55C8D"/>
    <w:rsid w:val="00F569C3"/>
    <w:rsid w:val="00F5703B"/>
    <w:rsid w:val="00F570D2"/>
    <w:rsid w:val="00F6145C"/>
    <w:rsid w:val="00F619F5"/>
    <w:rsid w:val="00F625F7"/>
    <w:rsid w:val="00F62F79"/>
    <w:rsid w:val="00F637E0"/>
    <w:rsid w:val="00F65A94"/>
    <w:rsid w:val="00F7113B"/>
    <w:rsid w:val="00F7189C"/>
    <w:rsid w:val="00F74D1B"/>
    <w:rsid w:val="00F77327"/>
    <w:rsid w:val="00F77FA8"/>
    <w:rsid w:val="00F83A4A"/>
    <w:rsid w:val="00F8630B"/>
    <w:rsid w:val="00F86F1B"/>
    <w:rsid w:val="00F8701B"/>
    <w:rsid w:val="00F874E6"/>
    <w:rsid w:val="00F91C46"/>
    <w:rsid w:val="00F92BDC"/>
    <w:rsid w:val="00F93E08"/>
    <w:rsid w:val="00F94F61"/>
    <w:rsid w:val="00F95B31"/>
    <w:rsid w:val="00F96D70"/>
    <w:rsid w:val="00FA638A"/>
    <w:rsid w:val="00FB45EC"/>
    <w:rsid w:val="00FC1173"/>
    <w:rsid w:val="00FC1341"/>
    <w:rsid w:val="00FC3C5E"/>
    <w:rsid w:val="00FD1D7B"/>
    <w:rsid w:val="00FD7A5D"/>
    <w:rsid w:val="00FE0FBC"/>
    <w:rsid w:val="00FE3FAF"/>
    <w:rsid w:val="00FE462B"/>
    <w:rsid w:val="00FE6DE9"/>
    <w:rsid w:val="00FF1114"/>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CAB6"/>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veonconsulting.com/suitecrm-installation-step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veonconsulting.com/suitecrm-installation-step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1crm-system.de"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629C0"/>
    <w:rsid w:val="001210B8"/>
    <w:rsid w:val="001A31C6"/>
    <w:rsid w:val="001C3094"/>
    <w:rsid w:val="00501E19"/>
    <w:rsid w:val="0050514E"/>
    <w:rsid w:val="00644CFE"/>
    <w:rsid w:val="0067646E"/>
    <w:rsid w:val="006D5EDA"/>
    <w:rsid w:val="00715A75"/>
    <w:rsid w:val="00757D87"/>
    <w:rsid w:val="008962B8"/>
    <w:rsid w:val="00903F6B"/>
    <w:rsid w:val="00946890"/>
    <w:rsid w:val="009560FA"/>
    <w:rsid w:val="00993E59"/>
    <w:rsid w:val="009A4E17"/>
    <w:rsid w:val="00A37E05"/>
    <w:rsid w:val="00AB6AED"/>
    <w:rsid w:val="00B16A6F"/>
    <w:rsid w:val="00EA1E10"/>
    <w:rsid w:val="00ED190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DD2469BB-D853-4C30-99AF-52265CDFF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3210</Words>
  <Characters>83226</Characters>
  <Application>Microsoft Office Word</Application>
  <DocSecurity>0</DocSecurity>
  <Lines>693</Lines>
  <Paragraphs>1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6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 </cp:lastModifiedBy>
  <cp:revision>649</cp:revision>
  <cp:lastPrinted>2015-11-11T12:56:00Z</cp:lastPrinted>
  <dcterms:created xsi:type="dcterms:W3CDTF">2019-04-02T16:27:00Z</dcterms:created>
  <dcterms:modified xsi:type="dcterms:W3CDTF">2019-07-02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